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2EFF2869" w14:textId="0EB828AC" w:rsidR="00EE5E00" w:rsidRDefault="00EE5E00" w:rsidP="00EE5E00">
      <w:pPr>
        <w:pStyle w:val="Heading1"/>
      </w:pPr>
      <w:r>
        <w:lastRenderedPageBreak/>
        <w:t>Highlights</w:t>
      </w:r>
    </w:p>
    <w:p w14:paraId="4C352CA9" w14:textId="45A957A5" w:rsidR="00EE5E00" w:rsidRDefault="00682BED" w:rsidP="00E36C87">
      <w:pPr>
        <w:pStyle w:val="ListParagraph"/>
        <w:numPr>
          <w:ilvl w:val="0"/>
          <w:numId w:val="3"/>
        </w:numPr>
      </w:pPr>
      <w:r>
        <w:t xml:space="preserve">There </w:t>
      </w:r>
      <w:r w:rsidR="001C5ACB">
        <w:t>is evidence for</w:t>
      </w:r>
      <w:r>
        <w:t xml:space="preserve"> a </w:t>
      </w:r>
      <w:r w:rsidR="00636A3D">
        <w:t xml:space="preserve">healthy </w:t>
      </w:r>
      <w:r>
        <w:t>blood microbiome</w:t>
      </w:r>
    </w:p>
    <w:p w14:paraId="2EF3AB1C" w14:textId="3DFB4A29" w:rsidR="00F25D0A" w:rsidRDefault="00F25D0A" w:rsidP="00F25D0A">
      <w:pPr>
        <w:pStyle w:val="ListParagraph"/>
        <w:numPr>
          <w:ilvl w:val="0"/>
          <w:numId w:val="3"/>
        </w:numPr>
      </w:pPr>
      <w:r>
        <w:t>Putative members of this microbiome can be computationally identified from metagenomic sequencing data</w:t>
      </w:r>
    </w:p>
    <w:p w14:paraId="16AD46CD" w14:textId="18B347DA" w:rsidR="00E36C87" w:rsidRDefault="00F25D0A" w:rsidP="00E36C87">
      <w:pPr>
        <w:pStyle w:val="ListParagraph"/>
        <w:numPr>
          <w:ilvl w:val="0"/>
          <w:numId w:val="3"/>
        </w:numPr>
      </w:pPr>
      <w:r>
        <w:t xml:space="preserve">Putative members of this microbiome may have translocated from </w:t>
      </w:r>
      <w:r w:rsidR="001A5817">
        <w:t>other bodily sites</w:t>
      </w:r>
    </w:p>
    <w:p w14:paraId="7842C33C" w14:textId="31B6C876" w:rsidR="004E4E03" w:rsidRDefault="004E4E03" w:rsidP="00BC2AC9">
      <w:pPr>
        <w:pStyle w:val="Heading1"/>
      </w:pPr>
      <w:r>
        <w:t>Graphical abstract</w:t>
      </w:r>
    </w:p>
    <w:p w14:paraId="5DD1E7DB" w14:textId="0F93F01B" w:rsidR="00303F0E" w:rsidRPr="00303F0E" w:rsidRDefault="008B10CA" w:rsidP="00150FD0">
      <w:pPr>
        <w:jc w:val="left"/>
      </w:pPr>
      <w:r>
        <w:rPr>
          <w:noProof/>
        </w:rPr>
        <w:drawing>
          <wp:inline distT="0" distB="0" distL="0" distR="0" wp14:anchorId="056A9770" wp14:editId="25B443A6">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7F3770B" w14:textId="02B5A124" w:rsidR="00297F96" w:rsidRDefault="004E4E03" w:rsidP="007F2F28">
      <w:pPr>
        <w:pStyle w:val="Heading1"/>
      </w:pPr>
      <w:r>
        <w:lastRenderedPageBreak/>
        <w:t>Summary</w:t>
      </w:r>
    </w:p>
    <w:p w14:paraId="6402B086" w14:textId="4CEB8BF2" w:rsidR="00F403B7" w:rsidRDefault="00D16E1D" w:rsidP="00EE5E00">
      <w:pPr>
        <w:rPr>
          <w:rFonts w:eastAsiaTheme="majorEastAsia" w:cstheme="majorBidi"/>
          <w:b/>
          <w:color w:val="0070C0"/>
          <w:sz w:val="32"/>
          <w:szCs w:val="32"/>
        </w:rPr>
      </w:pPr>
      <w:r w:rsidRPr="00D16E1D">
        <w:t xml:space="preserve">Human blood has traditionally been considered </w:t>
      </w:r>
      <w:r w:rsidR="00A35998">
        <w:t>be devoid of microorganisms</w:t>
      </w:r>
      <w:r w:rsidRPr="00D16E1D">
        <w:t>, w</w:t>
      </w:r>
      <w:r w:rsidR="00842CF0">
        <w:t>ith</w:t>
      </w:r>
      <w:r w:rsidRPr="00D16E1D">
        <w:t xml:space="preserve"> the</w:t>
      </w:r>
      <w:r w:rsidR="00A35998">
        <w:t>ir</w:t>
      </w:r>
      <w:r w:rsidRPr="00D16E1D">
        <w:t xml:space="preserve"> occasional entry is believed to cause bloodstream infections associated with high mortality and morbidity</w:t>
      </w:r>
      <w:r w:rsidR="006E5AA8">
        <w:t xml:space="preserve">. </w:t>
      </w:r>
      <w:r w:rsidR="00A35998">
        <w:t xml:space="preserve">This study sought to determine whether blood is </w:t>
      </w:r>
      <w:r w:rsidR="00CC0633">
        <w:t>indeed sterile. 16S ribosomal RNA metagenomic sequencing was performed on 23 blood samples from clinically healthy donors and five water controls</w:t>
      </w:r>
      <w:r w:rsidR="000056BF">
        <w:t>, and their resultant</w:t>
      </w:r>
      <w:r w:rsidR="00CC0633">
        <w:t xml:space="preserve"> microbial taxonomic profiles compared</w:t>
      </w:r>
      <w:r w:rsidR="000056BF">
        <w:t xml:space="preserve">. </w:t>
      </w:r>
      <w:r w:rsidR="006A3A74">
        <w:t>The</w:t>
      </w:r>
      <w:r w:rsidR="00B73030">
        <w:t xml:space="preserve"> </w:t>
      </w:r>
      <w:r w:rsidR="006A3A74">
        <w:t xml:space="preserve">taxonomic </w:t>
      </w:r>
      <w:r w:rsidR="00B73030">
        <w:t>profile</w:t>
      </w:r>
      <w:r w:rsidR="00EF6781">
        <w:t>s</w:t>
      </w:r>
      <w:r w:rsidR="006A3A74">
        <w:t xml:space="preserve"> of blood samples</w:t>
      </w:r>
      <w:r w:rsidR="00191CD6">
        <w:t xml:space="preserve"> were</w:t>
      </w:r>
      <w:r w:rsidR="006A3A74">
        <w:t xml:space="preserve"> clearly distinct from that of controls</w:t>
      </w:r>
      <w:r w:rsidR="00191CD6">
        <w:t>, suggesting that most of the microbial sequences detected in blood are not the result of sequencing contamination</w:t>
      </w:r>
      <w:r w:rsidR="00B73030">
        <w:t>. This supports the hypothesis of a blood microbiome. Further,</w:t>
      </w:r>
      <w:r w:rsidR="00EF6781">
        <w:t xml:space="preserve"> </w:t>
      </w:r>
      <w:r w:rsidR="0006324E" w:rsidRPr="0006324E">
        <w:rPr>
          <w:i/>
          <w:iCs/>
        </w:rPr>
        <w:t>in silico</w:t>
      </w:r>
      <w:r w:rsidR="0006324E">
        <w:t xml:space="preserve"> analysis of the sequences suggest that </w:t>
      </w:r>
      <w:r w:rsidR="001B0487">
        <w:t xml:space="preserve">some of </w:t>
      </w:r>
      <w:r w:rsidR="00EF6781">
        <w:t>the</w:t>
      </w:r>
      <w:r w:rsidR="00AC454B">
        <w:t xml:space="preserve"> </w:t>
      </w:r>
      <w:r w:rsidR="00EF6781">
        <w:t xml:space="preserve">putative members of </w:t>
      </w:r>
      <w:r w:rsidR="007D6FEC">
        <w:t>this microbiome</w:t>
      </w:r>
      <w:r w:rsidR="0006324E">
        <w:t xml:space="preserve"> may have translocated from</w:t>
      </w:r>
      <w:r w:rsidR="00954074">
        <w:t xml:space="preserve"> other bodily sites such as</w:t>
      </w:r>
      <w:r w:rsidR="0006324E">
        <w:t xml:space="preserve"> the gut or oral cavity. </w:t>
      </w:r>
      <w:r w:rsidR="007D6FEC">
        <w:t xml:space="preserve"> </w:t>
      </w:r>
    </w:p>
    <w:p w14:paraId="5C0F15B8" w14:textId="3BF2931E" w:rsidR="00AF7E98" w:rsidRPr="00AF7E98" w:rsidRDefault="00AF7E98" w:rsidP="00AF7E98">
      <w:pPr>
        <w:pStyle w:val="Heading1"/>
      </w:pPr>
      <w:r>
        <w:t>Introduction</w:t>
      </w:r>
    </w:p>
    <w:p w14:paraId="12786C77" w14:textId="593863F6" w:rsidR="0041261F" w:rsidRDefault="00D16E1D" w:rsidP="00D1385C">
      <w:pPr>
        <w:rPr>
          <w:rFonts w:cs="Times New Roman"/>
          <w:szCs w:val="24"/>
          <w:lang w:val="en-GB"/>
        </w:rPr>
      </w:pPr>
      <w:r>
        <w:rPr>
          <w:rFonts w:cs="Times New Roman"/>
          <w:szCs w:val="24"/>
          <w:lang w:val="en-GB"/>
        </w:rPr>
        <w:t xml:space="preserve">In recent years, </w:t>
      </w:r>
      <w:r w:rsidR="00F94C21">
        <w:rPr>
          <w:rFonts w:cs="Times New Roman"/>
          <w:szCs w:val="24"/>
          <w:lang w:val="en-GB"/>
        </w:rPr>
        <w:t xml:space="preserve">an increasing number of </w:t>
      </w:r>
      <w:r w:rsidR="004659D4">
        <w:rPr>
          <w:rFonts w:cs="Times New Roman"/>
          <w:szCs w:val="24"/>
          <w:lang w:val="en-GB"/>
        </w:rPr>
        <w:t>studies have</w:t>
      </w:r>
      <w:r w:rsidR="004F63A3">
        <w:rPr>
          <w:rFonts w:cs="Times New Roman"/>
          <w:szCs w:val="24"/>
          <w:lang w:val="en-GB"/>
        </w:rPr>
        <w:t xml:space="preserve"> </w:t>
      </w:r>
      <w:r w:rsidR="00782EC9">
        <w:rPr>
          <w:rFonts w:cs="Times New Roman"/>
          <w:szCs w:val="24"/>
          <w:lang w:val="en-GB"/>
        </w:rPr>
        <w:t>report</w:t>
      </w:r>
      <w:r w:rsidR="004659D4">
        <w:rPr>
          <w:rFonts w:cs="Times New Roman"/>
          <w:szCs w:val="24"/>
          <w:lang w:val="en-GB"/>
        </w:rPr>
        <w:t>ed</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xml:space="preserve">). These studies sought to investigate two main questions: is there a blood microbiome? If there is, what does </w:t>
      </w:r>
      <w:r>
        <w:rPr>
          <w:rFonts w:cs="Times New Roman"/>
          <w:szCs w:val="24"/>
          <w:lang w:val="en-GB"/>
        </w:rPr>
        <w:t>its</w:t>
      </w:r>
      <w:r w:rsidR="009F690E">
        <w:rPr>
          <w:rFonts w:cs="Times New Roman"/>
          <w:szCs w:val="24"/>
          <w:lang w:val="en-GB"/>
        </w:rPr>
        <w:t xml:space="preserv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This approach therefore prevents a comprehensive characterisation of the breadth of blood microorganisms.</w:t>
      </w:r>
      <w:r w:rsidR="00FD3E12">
        <w:rPr>
          <w:rFonts w:cs="Times New Roman"/>
          <w:szCs w:val="24"/>
          <w:lang w:val="en-GB"/>
        </w:rPr>
        <w:t xml:space="preserve"> </w:t>
      </w:r>
    </w:p>
    <w:p w14:paraId="70C7DB72" w14:textId="37878562" w:rsidR="00D1385C" w:rsidRDefault="00ED2D54" w:rsidP="00D1385C">
      <w:pPr>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kitome’</w:t>
      </w:r>
      <w:r w:rsidR="0099602C">
        <w:rPr>
          <w:rFonts w:eastAsia="Times New Roman" w:cs="Times New Roman"/>
          <w:szCs w:val="24"/>
          <w:lang w:val="en-GB"/>
        </w:rPr>
        <w:t>, can be</w:t>
      </w:r>
      <w:r w:rsidR="003D7C0B">
        <w:rPr>
          <w:rFonts w:eastAsia="Times New Roman" w:cs="Times New Roman"/>
          <w:szCs w:val="24"/>
          <w:lang w:val="en-GB"/>
        </w:rPr>
        <w:t xml:space="preserve"> </w:t>
      </w:r>
      <w:r w:rsidR="003D7C0B">
        <w:rPr>
          <w:rFonts w:eastAsia="Times New Roman" w:cs="Times New Roman"/>
          <w:szCs w:val="24"/>
          <w:lang w:val="en-GB"/>
        </w:rPr>
        <w:lastRenderedPageBreak/>
        <w:t>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w:t>
      </w:r>
      <w:r w:rsidR="006A3A74">
        <w:rPr>
          <w:rFonts w:cs="Times New Roman"/>
          <w:szCs w:val="24"/>
          <w:lang w:val="en-GB"/>
        </w:rPr>
        <w:t>taxonomic</w:t>
      </w:r>
      <w:r w:rsidR="00595D08">
        <w:rPr>
          <w:rFonts w:cs="Times New Roman"/>
          <w:szCs w:val="24"/>
          <w:lang w:val="en-GB"/>
        </w:rPr>
        <w:t xml:space="preserve"> profiles observed.  </w:t>
      </w:r>
    </w:p>
    <w:p w14:paraId="4403C4F9" w14:textId="0D47A4AB" w:rsidR="00BC2AC9" w:rsidRPr="00E066B1" w:rsidRDefault="002B6E55" w:rsidP="00A166AF">
      <w:pPr>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16S marker-gene metagenomic sequencing (henceforth ‘16S sequencing’)</w:t>
      </w:r>
      <w:r w:rsidR="00735BEA">
        <w:rPr>
          <w:rFonts w:cs="Times New Roman"/>
          <w:szCs w:val="24"/>
          <w:lang w:val="en-GB"/>
        </w:rPr>
        <w:t xml:space="preserve"> 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five negative controls were also sequenced</w:t>
      </w:r>
      <w:r w:rsidR="00405C71">
        <w:rPr>
          <w:rFonts w:cs="Times New Roman"/>
          <w:szCs w:val="24"/>
          <w:lang w:val="en-GB"/>
        </w:rPr>
        <w:t xml:space="preserve"> in the same sequencing run</w:t>
      </w:r>
      <w:r w:rsidR="00735BEA">
        <w:rPr>
          <w:rFonts w:cs="Times New Roman"/>
          <w:szCs w:val="24"/>
          <w:lang w:val="en-GB"/>
        </w:rPr>
        <w:t xml:space="preserve">,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w:t>
      </w:r>
      <w:r w:rsidR="005D473A">
        <w:rPr>
          <w:rFonts w:cs="Times New Roman"/>
          <w:szCs w:val="24"/>
          <w:lang w:val="en-GB"/>
        </w:rPr>
        <w:t>level</w:t>
      </w:r>
      <w:r w:rsidR="0054185E">
        <w:rPr>
          <w:rFonts w:cs="Times New Roman"/>
          <w:szCs w:val="24"/>
          <w:lang w:val="en-GB"/>
        </w:rPr>
        <w:t xml:space="preserve">. </w:t>
      </w:r>
      <w:r w:rsidR="00CE7FE6">
        <w:rPr>
          <w:rFonts w:cs="Times New Roman"/>
          <w:szCs w:val="24"/>
          <w:lang w:val="en-GB"/>
        </w:rPr>
        <w:t>These controls had sterile water in place of DNA extracted from blood</w:t>
      </w:r>
      <w:r w:rsidR="00906F2E">
        <w:rPr>
          <w:rFonts w:cs="Times New Roman"/>
          <w:szCs w:val="24"/>
          <w:lang w:val="en-GB"/>
        </w:rPr>
        <w:t xml:space="preserve"> and were used to account for contaminant sequences introduced during library preparation and sequencing</w:t>
      </w:r>
      <w:r w:rsidR="00CE7FE6">
        <w:rPr>
          <w:rFonts w:cs="Times New Roman"/>
          <w:szCs w:val="24"/>
          <w:lang w:val="en-GB"/>
        </w:rPr>
        <w:t xml:space="preserve">. </w:t>
      </w:r>
      <w:r w:rsidR="00331BF2">
        <w:rPr>
          <w:rFonts w:cs="Times New Roman"/>
          <w:szCs w:val="24"/>
          <w:lang w:val="en-GB"/>
        </w:rPr>
        <w:t>Indeed, s</w:t>
      </w:r>
      <w:r w:rsidR="00545AA9">
        <w:rPr>
          <w:rFonts w:cs="Times New Roman"/>
          <w:szCs w:val="24"/>
          <w:lang w:val="en-GB"/>
        </w:rPr>
        <w:t>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012D9F66" w:rsidR="00BC2AC9" w:rsidRDefault="00BC2AC9" w:rsidP="001F51A2">
      <w:pPr>
        <w:pStyle w:val="Heading1"/>
      </w:pPr>
      <w:r>
        <w:lastRenderedPageBreak/>
        <w:t>Results</w:t>
      </w:r>
    </w:p>
    <w:p w14:paraId="0BA9D745" w14:textId="5CD6A7AD" w:rsidR="002F33A7" w:rsidRDefault="002F33A7" w:rsidP="00BD2752">
      <w:pPr>
        <w:pStyle w:val="Heading2"/>
      </w:pPr>
      <w:r>
        <w:t>16S metagenomic sequencing</w:t>
      </w:r>
    </w:p>
    <w:p w14:paraId="30A61C69" w14:textId="5BB3B6A1" w:rsidR="002F33A7" w:rsidRPr="000F2787" w:rsidRDefault="002F33A7" w:rsidP="005E7C09">
      <w:pPr>
        <w:rPr>
          <w:rFonts w:cs="Times New Roman"/>
          <w:szCs w:val="24"/>
        </w:rPr>
      </w:pPr>
      <w:r w:rsidRPr="000F2787">
        <w:rPr>
          <w:rFonts w:cs="Times New Roman"/>
          <w:szCs w:val="24"/>
        </w:rPr>
        <w:t>Sequencing of the hypervariable region spanning V3-V4 of the bacterial 16S ribosomal RNA</w:t>
      </w:r>
      <w:r w:rsidR="00C9620F">
        <w:rPr>
          <w:rFonts w:cs="Times New Roman"/>
          <w:szCs w:val="24"/>
        </w:rPr>
        <w:t xml:space="preserve"> (rRNA)</w:t>
      </w:r>
      <w:r w:rsidRPr="000F2787">
        <w:rPr>
          <w:rFonts w:cs="Times New Roman"/>
          <w:szCs w:val="24"/>
        </w:rPr>
        <w:t xml:space="preserve"> gene was </w:t>
      </w:r>
      <w:r w:rsidR="00D66BD9" w:rsidRPr="000F2787">
        <w:rPr>
          <w:rFonts w:cs="Times New Roman"/>
          <w:szCs w:val="24"/>
        </w:rPr>
        <w:t>performed</w:t>
      </w:r>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1834F8" w:rsidRPr="000F2787">
        <w:rPr>
          <w:rFonts w:cs="Times New Roman"/>
          <w:szCs w:val="24"/>
        </w:rPr>
        <w:t>a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samples but</w:t>
      </w:r>
      <w:r w:rsidR="001834F8" w:rsidRPr="000F2787">
        <w:rPr>
          <w:rFonts w:cs="Times New Roman"/>
          <w:szCs w:val="24"/>
        </w:rPr>
        <w:t xml:space="preserve"> were not excluded from further analysis to </w:t>
      </w:r>
      <w:r w:rsidR="0054410C" w:rsidRPr="000F2787">
        <w:rPr>
          <w:rFonts w:cs="Times New Roman"/>
          <w:szCs w:val="24"/>
        </w:rPr>
        <w:t xml:space="preserve">avoid </w:t>
      </w:r>
      <w:r w:rsidR="001834F8" w:rsidRPr="000F2787">
        <w:rPr>
          <w:rFonts w:cs="Times New Roman"/>
          <w:szCs w:val="24"/>
        </w:rPr>
        <w:t xml:space="preserve">introducing additional biases. </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4314825" cy="2771775"/>
                    </a:xfrm>
                    <a:prstGeom prst="rect">
                      <a:avLst/>
                    </a:prstGeom>
                  </pic:spPr>
                </pic:pic>
              </a:graphicData>
            </a:graphic>
          </wp:inline>
        </w:drawing>
      </w:r>
    </w:p>
    <w:p w14:paraId="31EB72F6" w14:textId="6B89A7EC" w:rsidR="002F33A7" w:rsidRPr="006C7246" w:rsidRDefault="005E7C09" w:rsidP="006C7246">
      <w:pPr>
        <w:spacing w:line="276" w:lineRule="auto"/>
        <w:rPr>
          <w:rFonts w:cs="Times New Roman"/>
          <w:sz w:val="22"/>
          <w:szCs w:val="20"/>
        </w:rPr>
      </w:pPr>
      <w:r w:rsidRPr="006C7246">
        <w:rPr>
          <w:rFonts w:cs="Times New Roman"/>
          <w:b/>
          <w:bCs/>
          <w:sz w:val="22"/>
          <w:szCs w:val="20"/>
        </w:rPr>
        <w:t>Figure 1</w:t>
      </w:r>
      <w:r w:rsidR="00585DF8" w:rsidRPr="006C7246">
        <w:rPr>
          <w:rFonts w:cs="Times New Roman"/>
          <w:b/>
          <w:bCs/>
          <w:sz w:val="22"/>
          <w:szCs w:val="20"/>
        </w:rPr>
        <w:t>. Per</w:t>
      </w:r>
      <w:r w:rsidR="00B52982" w:rsidRPr="006C7246">
        <w:rPr>
          <w:rFonts w:cs="Times New Roman"/>
          <w:b/>
          <w:bCs/>
          <w:sz w:val="22"/>
          <w:szCs w:val="20"/>
        </w:rPr>
        <w:t>-</w:t>
      </w:r>
      <w:r w:rsidR="00585DF8" w:rsidRPr="006C7246">
        <w:rPr>
          <w:rFonts w:cs="Times New Roman"/>
          <w:b/>
          <w:bCs/>
          <w:sz w:val="22"/>
          <w:szCs w:val="20"/>
        </w:rPr>
        <w:t xml:space="preserve">sample distribution of reads. </w:t>
      </w:r>
      <w:r w:rsidR="00585DF8" w:rsidRPr="006C7246">
        <w:rPr>
          <w:rFonts w:cs="Times New Roman"/>
          <w:sz w:val="22"/>
          <w:szCs w:val="20"/>
        </w:rPr>
        <w:t xml:space="preserve">The read counts of samples before and after all read processing steps </w:t>
      </w:r>
      <w:r w:rsidR="00B5170C" w:rsidRPr="006C7246">
        <w:rPr>
          <w:rFonts w:cs="Times New Roman"/>
          <w:sz w:val="22"/>
          <w:szCs w:val="20"/>
        </w:rPr>
        <w:t>were extracted from the respective FASTQ files and visualised</w:t>
      </w:r>
      <w:r w:rsidR="00585DF8" w:rsidRPr="006C7246">
        <w:rPr>
          <w:rFonts w:cs="Times New Roman"/>
          <w:sz w:val="22"/>
          <w:szCs w:val="20"/>
        </w:rPr>
        <w:t xml:space="preserve">. The black dashed line indicates the read count threshold of 10,000 reads. Negative controls that were excluded are denoted by red boxes. </w:t>
      </w:r>
    </w:p>
    <w:p w14:paraId="2A5A4459" w14:textId="4C66A040" w:rsidR="00BD2752" w:rsidRDefault="001459E7" w:rsidP="003B6FD2">
      <w:pPr>
        <w:pStyle w:val="Heading2"/>
      </w:pPr>
      <w:r>
        <w:t>H</w:t>
      </w:r>
      <w:r w:rsidR="00BD2752" w:rsidRPr="00B94335">
        <w:t xml:space="preserve">ealthy human blood </w:t>
      </w:r>
      <w:r>
        <w:t>and negative controls have distinct microbial compositions</w:t>
      </w:r>
    </w:p>
    <w:p w14:paraId="467F9BFD" w14:textId="3304C587"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 xml:space="preserve">for each sample was performed using </w:t>
      </w:r>
      <w:r w:rsidRPr="00604976">
        <w:rPr>
          <w:rFonts w:cs="Times New Roman"/>
          <w:i/>
          <w:iCs/>
          <w:szCs w:val="24"/>
        </w:rPr>
        <w:t>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w:t>
      </w:r>
      <w:r w:rsidR="00604976">
        <w:rPr>
          <w:rFonts w:cs="Times New Roman"/>
          <w:szCs w:val="24"/>
        </w:rPr>
        <w:t xml:space="preserve"> This strategy was used instead of conventional 16S </w:t>
      </w:r>
      <w:r w:rsidR="00221699">
        <w:rPr>
          <w:rFonts w:cs="Times New Roman"/>
          <w:szCs w:val="24"/>
        </w:rPr>
        <w:t xml:space="preserve">metagenomic analysis </w:t>
      </w:r>
      <w:r w:rsidR="00604976">
        <w:rPr>
          <w:rFonts w:cs="Times New Roman"/>
          <w:szCs w:val="24"/>
        </w:rPr>
        <w:t xml:space="preserve">pipelines such as </w:t>
      </w:r>
      <w:r w:rsidR="00604976" w:rsidRPr="00604976">
        <w:rPr>
          <w:rFonts w:cs="Times New Roman"/>
          <w:i/>
          <w:iCs/>
          <w:szCs w:val="24"/>
        </w:rPr>
        <w:t>QIIME</w:t>
      </w:r>
      <w:r w:rsidR="00604976">
        <w:rPr>
          <w:rFonts w:cs="Times New Roman"/>
          <w:i/>
          <w:iCs/>
          <w:szCs w:val="24"/>
        </w:rPr>
        <w:t xml:space="preserve"> </w:t>
      </w:r>
      <w:r w:rsidR="00604976" w:rsidRPr="00604976">
        <w:rPr>
          <w:rFonts w:cs="Times New Roman"/>
          <w:i/>
          <w:iCs/>
          <w:szCs w:val="24"/>
        </w:rPr>
        <w:t>2</w:t>
      </w:r>
      <w:r w:rsidR="00604976">
        <w:rPr>
          <w:rFonts w:cs="Times New Roman"/>
          <w:szCs w:val="24"/>
        </w:rPr>
        <w:t xml:space="preserve"> </w:t>
      </w:r>
      <w:r w:rsidR="00604976">
        <w:rPr>
          <w:rFonts w:cs="Times New Roman"/>
          <w:szCs w:val="24"/>
        </w:rPr>
        <w:fldChar w:fldCharType="begin" w:fldLock="1"/>
      </w:r>
      <w:r w:rsidR="00604976">
        <w:rPr>
          <w:rFonts w:cs="Times New Roman"/>
          <w:szCs w:val="24"/>
        </w:rPr>
        <w:instrText>ADDIN CSL_CITATION {"citationItems":[{"id":"ITEM-1","itemData":{"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container-title":"Nature biotechnology","id":"ITEM-1","issue":"8","issued":{"date-parts":[["2019"]]},"page":"852-857","publisher":"Nature Publishing Group","title":"Reproducible, interactive, scalable and extensible microbiome data science using QIIME 2","type":"article-journal","volume":"37"},"uris":["http://www.mendeley.com/documents/?uuid=6d684de7-a22e-4c82-8134-854b5eb4b739"]}],"mendeley":{"formattedCitation":"(Bolyen &lt;i&gt;et al.&lt;/i&gt;, 2019)","plainTextFormattedCitation":"(Bolyen et al., 2019)","previouslyFormattedCitation":"(Bolyen &lt;i&gt;et al.&lt;/i&gt;, 2019)"},"properties":{"noteIndex":0},"schema":"https://github.com/citation-style-language/schema/raw/master/csl-citation.json"}</w:instrText>
      </w:r>
      <w:r w:rsidR="00604976">
        <w:rPr>
          <w:rFonts w:cs="Times New Roman"/>
          <w:szCs w:val="24"/>
        </w:rPr>
        <w:fldChar w:fldCharType="separate"/>
      </w:r>
      <w:r w:rsidR="00604976" w:rsidRPr="00604976">
        <w:rPr>
          <w:rFonts w:cs="Times New Roman"/>
          <w:noProof/>
          <w:szCs w:val="24"/>
        </w:rPr>
        <w:t xml:space="preserve">(Bolyen </w:t>
      </w:r>
      <w:r w:rsidR="00604976" w:rsidRPr="00604976">
        <w:rPr>
          <w:rFonts w:cs="Times New Roman"/>
          <w:i/>
          <w:noProof/>
          <w:szCs w:val="24"/>
        </w:rPr>
        <w:t>et al.</w:t>
      </w:r>
      <w:r w:rsidR="00604976" w:rsidRPr="00604976">
        <w:rPr>
          <w:rFonts w:cs="Times New Roman"/>
          <w:noProof/>
          <w:szCs w:val="24"/>
        </w:rPr>
        <w:t>, 2019)</w:t>
      </w:r>
      <w:r w:rsidR="00604976">
        <w:rPr>
          <w:rFonts w:cs="Times New Roman"/>
          <w:szCs w:val="24"/>
        </w:rPr>
        <w:fldChar w:fldCharType="end"/>
      </w:r>
      <w:r w:rsidR="00604976">
        <w:rPr>
          <w:rFonts w:cs="Times New Roman"/>
          <w:szCs w:val="24"/>
        </w:rPr>
        <w:t xml:space="preserve"> since </w:t>
      </w:r>
      <w:r w:rsidR="00604976" w:rsidRPr="00604976">
        <w:rPr>
          <w:rFonts w:cs="Times New Roman"/>
          <w:i/>
          <w:iCs/>
          <w:szCs w:val="24"/>
        </w:rPr>
        <w:t>Kraken 2</w:t>
      </w:r>
      <w:r w:rsidR="00604976">
        <w:rPr>
          <w:rFonts w:cs="Times New Roman"/>
          <w:szCs w:val="24"/>
        </w:rPr>
        <w:t xml:space="preserve"> was shown to be faster and more accurate </w:t>
      </w:r>
      <w:r w:rsidR="00604976">
        <w:rPr>
          <w:rFonts w:cs="Times New Roman"/>
          <w:szCs w:val="24"/>
        </w:rPr>
        <w:fldChar w:fldCharType="begin" w:fldLock="1"/>
      </w:r>
      <w:r w:rsidR="00952BAE">
        <w:rPr>
          <w:rFonts w:cs="Times New Roman"/>
          <w:szCs w:val="24"/>
        </w:rPr>
        <w:instrText>ADDIN CSL_CITATION {"citationItems":[{"id":"ITEM-1","itemData":{"DOI":"10.1186/s40168-020-00900-2","ISSN":"2049-2618","abstract":"For decades, 16S ribosomal RNA sequencing has been the primary means for identifying the bacterial species present in a sample with unknown composition. One of the most widely used tools for this purpose today is the QIIME (Quantitative Insights Into Microbial Ecology) package. Recent results have shown that the newest release, QIIME 2, has higher accuracy than QIIME, MAPseq, and mothur when classifying bacterial genera from simulated human gut, ocean, and soil metagenomes, although QIIME 2 also proved to be the most computationally expensive. Kraken, first released in 2014, has been shown to provide exceptionally fast and accurate classification for shotgun metagenomics sequencing projects. Bracken, released in 2016, then provided users with the ability to accurately estimate species or genus relative abundances using Kraken classification results. Kraken 2, which matches the accuracy and speed of Kraken 1, now supports 16S rRNA databases, allowing for direct comparisons to QIIME and similar systems.","author":[{"dropping-particle":"","family":"Lu","given":"Jennifer","non-dropping-particle":"","parse-names":false,"suffix":""},{"dropping-particle":"","family":"Salzberg","given":"Steven L","non-dropping-particle":"","parse-names":false,"suffix":""}],"container-title":"Microbiome","id":"ITEM-1","issue":"1","issued":{"date-parts":[["2020"]]},"page":"124","title":"Ultrafast and accurate 16S rRNA microbial community analysis using Kraken 2","type":"article-journal","volume":"8"},"uris":["http://www.mendeley.com/documents/?uuid=c4241a63-726d-4886-9e80-d090da78afb3"]}],"mendeley":{"formattedCitation":"(Lu and Salzberg, 2020)","plainTextFormattedCitation":"(Lu and Salzberg, 2020)","previouslyFormattedCitation":"(Lu and Salzberg, 2020)"},"properties":{"noteIndex":0},"schema":"https://github.com/citation-style-language/schema/raw/master/csl-citation.json"}</w:instrText>
      </w:r>
      <w:r w:rsidR="00604976">
        <w:rPr>
          <w:rFonts w:cs="Times New Roman"/>
          <w:szCs w:val="24"/>
        </w:rPr>
        <w:fldChar w:fldCharType="separate"/>
      </w:r>
      <w:r w:rsidR="00747E63" w:rsidRPr="00747E63">
        <w:rPr>
          <w:rFonts w:cs="Times New Roman"/>
          <w:noProof/>
          <w:szCs w:val="24"/>
        </w:rPr>
        <w:t>(Lu and Salzberg, 2020)</w:t>
      </w:r>
      <w:r w:rsidR="00604976">
        <w:rPr>
          <w:rFonts w:cs="Times New Roman"/>
          <w:szCs w:val="24"/>
        </w:rPr>
        <w:fldChar w:fldCharType="end"/>
      </w:r>
      <w:r w:rsidR="00604976">
        <w:rPr>
          <w:rFonts w:cs="Times New Roman"/>
          <w:szCs w:val="24"/>
        </w:rPr>
        <w:t xml:space="preserve">. Additionally, </w:t>
      </w:r>
      <w:r w:rsidR="00604976">
        <w:rPr>
          <w:lang w:val="en-GB"/>
        </w:rPr>
        <w:t xml:space="preserve">since there is less uncertainty </w:t>
      </w:r>
      <w:r w:rsidR="00604976">
        <w:rPr>
          <w:lang w:val="en-GB"/>
        </w:rPr>
        <w:lastRenderedPageBreak/>
        <w:t xml:space="preserve">in taxonomic assignments at the genus than at the species level </w:t>
      </w:r>
      <w:r w:rsidR="00604976">
        <w:rPr>
          <w:lang w:val="en-GB"/>
        </w:rPr>
        <w:fldChar w:fldCharType="begin" w:fldLock="1"/>
      </w:r>
      <w:r w:rsidR="00604976">
        <w:rPr>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sidR="00604976">
        <w:rPr>
          <w:lang w:val="en-GB"/>
        </w:rPr>
        <w:fldChar w:fldCharType="separate"/>
      </w:r>
      <w:r w:rsidR="00604976" w:rsidRPr="00E7364B">
        <w:rPr>
          <w:noProof/>
          <w:lang w:val="en-GB"/>
        </w:rPr>
        <w:t xml:space="preserve">(Simon </w:t>
      </w:r>
      <w:r w:rsidR="00604976" w:rsidRPr="00E7364B">
        <w:rPr>
          <w:i/>
          <w:noProof/>
          <w:lang w:val="en-GB"/>
        </w:rPr>
        <w:t>et al.</w:t>
      </w:r>
      <w:r w:rsidR="00604976" w:rsidRPr="00E7364B">
        <w:rPr>
          <w:noProof/>
          <w:lang w:val="en-GB"/>
        </w:rPr>
        <w:t>, 2019)</w:t>
      </w:r>
      <w:r w:rsidR="00604976">
        <w:rPr>
          <w:lang w:val="en-GB"/>
        </w:rPr>
        <w:fldChar w:fldCharType="end"/>
      </w:r>
      <w:r w:rsidR="00604976">
        <w:rPr>
          <w:lang w:val="en-GB"/>
        </w:rPr>
        <w:t xml:space="preserve">, </w:t>
      </w:r>
      <w:r w:rsidR="002131BE">
        <w:rPr>
          <w:rFonts w:cs="Times New Roman"/>
          <w:szCs w:val="24"/>
        </w:rPr>
        <w:t>t</w:t>
      </w:r>
      <w:r w:rsidR="002131BE" w:rsidRPr="000F2787">
        <w:rPr>
          <w:rFonts w:cs="Times New Roman"/>
          <w:szCs w:val="24"/>
        </w:rPr>
        <w:t xml:space="preserve">he taxonomic assignments were </w:t>
      </w:r>
      <w:r w:rsidR="002131BE">
        <w:rPr>
          <w:rFonts w:cs="Times New Roman"/>
          <w:szCs w:val="24"/>
        </w:rPr>
        <w:t xml:space="preserve">only </w:t>
      </w:r>
      <w:r w:rsidR="002131BE" w:rsidRPr="000F2787">
        <w:rPr>
          <w:rFonts w:cs="Times New Roman"/>
          <w:szCs w:val="24"/>
        </w:rPr>
        <w:t xml:space="preserve">used to calculate the relative abundance of genera </w:t>
      </w:r>
      <w:r w:rsidR="002131BE">
        <w:rPr>
          <w:lang w:val="en-GB"/>
        </w:rPr>
        <w:t>for downstream analyses</w:t>
      </w:r>
      <w:r w:rsidR="00604976">
        <w:rPr>
          <w:lang w:val="en-GB"/>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r w:rsidR="00835D02" w:rsidRPr="000F2787">
        <w:rPr>
          <w:rFonts w:cs="Times New Roman"/>
          <w:i/>
          <w:iCs/>
          <w:szCs w:val="24"/>
        </w:rPr>
        <w:t>i.e.</w:t>
      </w:r>
      <w:r w:rsidR="00835D02" w:rsidRPr="000F2787">
        <w:rPr>
          <w:rFonts w:cs="Times New Roman"/>
          <w:szCs w:val="24"/>
        </w:rPr>
        <w:t xml:space="preserve"> richness)</w:t>
      </w:r>
      <w:r w:rsidR="007D35C3" w:rsidRPr="000F2787">
        <w:rPr>
          <w:rFonts w:cs="Times New Roman"/>
          <w:szCs w:val="24"/>
        </w:rPr>
        <w:t xml:space="preserve"> and how equal the relative abundance of genera ar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6BC13BE9"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w:t>
      </w:r>
      <w:r w:rsidR="007E515E">
        <w:rPr>
          <w:rFonts w:cs="Times New Roman"/>
          <w:szCs w:val="24"/>
        </w:rPr>
        <w:t xml:space="preserve">ordination using </w:t>
      </w:r>
      <w:r w:rsidR="00E42DA4" w:rsidRPr="000F2787">
        <w:rPr>
          <w:rFonts w:cs="Times New Roman"/>
          <w:szCs w:val="24"/>
        </w:rPr>
        <w:t>principal</w:t>
      </w:r>
      <w:r w:rsidRPr="000F2787">
        <w:rPr>
          <w:rFonts w:cs="Times New Roman"/>
          <w:szCs w:val="24"/>
        </w:rPr>
        <w:t xml:space="preserve"> coordinates analysis (PCoA)</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PCoA, blood samples could be spatially separated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436127">
        <w:rPr>
          <w:lang w:val="en-GB"/>
        </w:rPr>
        <w:t xml:space="preserve">The agreement of both </w:t>
      </w:r>
      <w:r w:rsidR="00436127" w:rsidRPr="007E4E32">
        <w:rPr>
          <w:i/>
          <w:iCs/>
          <w:lang w:val="en-GB"/>
        </w:rPr>
        <w:t>t</w:t>
      </w:r>
      <w:r w:rsidR="00436127">
        <w:rPr>
          <w:lang w:val="en-GB"/>
        </w:rPr>
        <w:t xml:space="preserve">-SNE and </w:t>
      </w:r>
      <w:r w:rsidR="00436127" w:rsidRPr="007E4E32">
        <w:rPr>
          <w:i/>
          <w:iCs/>
          <w:lang w:val="en-GB"/>
        </w:rPr>
        <w:t>k</w:t>
      </w:r>
      <w:r w:rsidR="00436127">
        <w:rPr>
          <w:lang w:val="en-GB"/>
        </w:rPr>
        <w:t xml:space="preserve">-means clustering indicates that this observation is not likely to be an artifact of the computational methods used. </w:t>
      </w:r>
      <w:r w:rsidR="00E5075B">
        <w:rPr>
          <w:lang w:val="en-GB"/>
        </w:rPr>
        <w:t>This finding</w:t>
      </w:r>
      <w:r w:rsidR="00436127">
        <w:rPr>
          <w:rFonts w:cs="Times New Roman"/>
          <w:szCs w:val="24"/>
        </w:rPr>
        <w:t xml:space="preserve"> suggests</w:t>
      </w:r>
      <w:r w:rsidR="006D0CE9">
        <w:rPr>
          <w:rFonts w:cs="Times New Roman"/>
          <w:szCs w:val="24"/>
        </w:rPr>
        <w:t xml:space="preserve"> that the hypothetical healthy blood microbiome may </w:t>
      </w:r>
      <w:r w:rsidR="00D41ED4">
        <w:rPr>
          <w:rFonts w:cs="Times New Roman"/>
          <w:szCs w:val="24"/>
        </w:rPr>
        <w:t>be categorised into different</w:t>
      </w:r>
      <w:r w:rsidR="006D0CE9">
        <w:rPr>
          <w:rFonts w:cs="Times New Roman"/>
          <w:szCs w:val="24"/>
        </w:rPr>
        <w:t xml:space="preserve"> subtypes</w:t>
      </w:r>
      <w:r w:rsidR="00535432">
        <w:rPr>
          <w:rFonts w:cs="Times New Roman"/>
          <w:szCs w:val="24"/>
        </w:rPr>
        <w:t xml:space="preserve">, where each subtype harbours a </w:t>
      </w:r>
      <w:r w:rsidR="00B83B6F">
        <w:rPr>
          <w:rFonts w:cs="Times New Roman"/>
          <w:szCs w:val="24"/>
        </w:rPr>
        <w:t xml:space="preserve">signature </w:t>
      </w:r>
      <w:r w:rsidR="00535432">
        <w:rPr>
          <w:rFonts w:cs="Times New Roman"/>
          <w:szCs w:val="24"/>
        </w:rPr>
        <w:t xml:space="preserve">microbial </w:t>
      </w:r>
      <w:r w:rsidR="00B83B6F">
        <w:rPr>
          <w:rFonts w:cs="Times New Roman"/>
          <w:szCs w:val="24"/>
        </w:rPr>
        <w:t>composition</w:t>
      </w:r>
      <w:r w:rsidR="006D0CE9">
        <w:rPr>
          <w:rFonts w:cs="Times New Roman"/>
          <w:szCs w:val="24"/>
        </w:rPr>
        <w:t xml:space="preserve">. </w:t>
      </w:r>
    </w:p>
    <w:p w14:paraId="0353D505" w14:textId="6D1F0FA3" w:rsidR="002014AD" w:rsidRPr="000F2787" w:rsidRDefault="000F2787" w:rsidP="00AE0FE8">
      <w:pPr>
        <w:rPr>
          <w:rFonts w:cs="Times New Roman"/>
          <w:szCs w:val="24"/>
        </w:rPr>
      </w:pPr>
      <w:r w:rsidRPr="000F2787">
        <w:rPr>
          <w:rFonts w:cs="Times New Roman"/>
          <w:szCs w:val="24"/>
        </w:rPr>
        <w:lastRenderedPageBreak/>
        <w:t xml:space="preserve">Taken together, the results indicate that the number and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rPr>
          <w:noProof/>
        </w:rPr>
      </w:pPr>
      <w:r w:rsidRPr="004F3BFC">
        <w:rPr>
          <w:noProof/>
        </w:rPr>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4953000"/>
                    </a:xfrm>
                    <a:prstGeom prst="rect">
                      <a:avLst/>
                    </a:prstGeom>
                  </pic:spPr>
                </pic:pic>
              </a:graphicData>
            </a:graphic>
          </wp:inline>
        </w:drawing>
      </w:r>
    </w:p>
    <w:p w14:paraId="04791DBE" w14:textId="7BA7A218" w:rsidR="00FB14BB" w:rsidRPr="006C7246" w:rsidRDefault="0099682E" w:rsidP="006C7246">
      <w:pPr>
        <w:spacing w:line="276" w:lineRule="auto"/>
        <w:rPr>
          <w:noProof/>
          <w:sz w:val="22"/>
          <w:szCs w:val="20"/>
        </w:rPr>
      </w:pPr>
      <w:r w:rsidRPr="006C7246">
        <w:rPr>
          <w:b/>
          <w:bCs/>
          <w:sz w:val="22"/>
          <w:szCs w:val="20"/>
        </w:rPr>
        <w:t>Figure 2. Microbial composition and diversity of healthy blood and negative controls.</w:t>
      </w:r>
      <w:r w:rsidRPr="006C7246">
        <w:rPr>
          <w:sz w:val="22"/>
          <w:szCs w:val="20"/>
        </w:rPr>
        <w:t xml:space="preserve"> (a) Relative abundance of the eight most abundant genera (ranked by their median values across all samples) are visualised in a stacked bar-plot. </w:t>
      </w:r>
      <w:r w:rsidR="00701657" w:rsidRPr="006C7246">
        <w:rPr>
          <w:sz w:val="22"/>
          <w:szCs w:val="20"/>
        </w:rPr>
        <w:t xml:space="preserve">(b) </w:t>
      </w:r>
      <w:r w:rsidR="002014AD" w:rsidRPr="006C7246">
        <w:rPr>
          <w:sz w:val="22"/>
          <w:szCs w:val="20"/>
        </w:rPr>
        <w:t>Rarefaction plots of genus richness and Shannon</w:t>
      </w:r>
      <w:r w:rsidR="00F77848" w:rsidRPr="006C7246">
        <w:rPr>
          <w:sz w:val="22"/>
          <w:szCs w:val="20"/>
        </w:rPr>
        <w:t xml:space="preserve"> index. </w:t>
      </w:r>
      <w:r w:rsidR="00701657" w:rsidRPr="006C7246">
        <w:rPr>
          <w:sz w:val="22"/>
          <w:szCs w:val="20"/>
        </w:rPr>
        <w:t xml:space="preserve"> (c) </w:t>
      </w:r>
      <w:r w:rsidR="00F50255" w:rsidRPr="006C7246">
        <w:rPr>
          <w:sz w:val="22"/>
          <w:szCs w:val="20"/>
        </w:rPr>
        <w:t>Upper panel: PCoA plot of all samples on the first two PCo axes.</w:t>
      </w:r>
      <w:r w:rsidR="00C77229" w:rsidRPr="006C7246">
        <w:rPr>
          <w:sz w:val="22"/>
          <w:szCs w:val="20"/>
        </w:rPr>
        <w:t xml:space="preserve"> Each point represents a single sample after ordination using PCoA.</w:t>
      </w:r>
      <w:r w:rsidR="00F50255" w:rsidRPr="006C7246">
        <w:rPr>
          <w:sz w:val="22"/>
          <w:szCs w:val="20"/>
        </w:rPr>
        <w:t xml:space="preserve"> Lower panel: Percentage of variance explained by each PCo axis. </w:t>
      </w:r>
      <w:r w:rsidR="00701657" w:rsidRPr="006C7246">
        <w:rPr>
          <w:sz w:val="22"/>
          <w:szCs w:val="20"/>
        </w:rPr>
        <w:t xml:space="preserve">(d) </w:t>
      </w:r>
      <w:r w:rsidR="00F50255" w:rsidRPr="006C7246">
        <w:rPr>
          <w:i/>
          <w:iCs/>
          <w:sz w:val="22"/>
          <w:szCs w:val="20"/>
        </w:rPr>
        <w:t>t-</w:t>
      </w:r>
      <w:r w:rsidR="00F50255" w:rsidRPr="006C7246">
        <w:rPr>
          <w:sz w:val="22"/>
          <w:szCs w:val="20"/>
        </w:rPr>
        <w:t xml:space="preserve">SNE plot projecting the relative genera abundance of samples on a two-dimensional space. </w:t>
      </w:r>
      <w:r w:rsidR="00701657" w:rsidRPr="006C7246">
        <w:rPr>
          <w:noProof/>
          <w:sz w:val="22"/>
          <w:szCs w:val="20"/>
        </w:rPr>
        <w:t xml:space="preserve">Each point </w:t>
      </w:r>
      <w:r w:rsidR="00F50255" w:rsidRPr="006C7246">
        <w:rPr>
          <w:noProof/>
          <w:sz w:val="22"/>
          <w:szCs w:val="20"/>
        </w:rPr>
        <w:t>represents</w:t>
      </w:r>
      <w:r w:rsidR="00701657" w:rsidRPr="006C7246">
        <w:rPr>
          <w:noProof/>
          <w:sz w:val="22"/>
          <w:szCs w:val="20"/>
        </w:rPr>
        <w:t xml:space="preserve"> </w:t>
      </w:r>
      <w:r w:rsidR="00F50255" w:rsidRPr="006C7246">
        <w:rPr>
          <w:noProof/>
          <w:sz w:val="22"/>
          <w:szCs w:val="20"/>
        </w:rPr>
        <w:t>a single</w:t>
      </w:r>
      <w:r w:rsidR="00701657" w:rsidRPr="006C7246">
        <w:rPr>
          <w:noProof/>
          <w:sz w:val="22"/>
          <w:szCs w:val="20"/>
        </w:rPr>
        <w:t xml:space="preserve"> sample after </w:t>
      </w:r>
      <w:r w:rsidR="00C77229" w:rsidRPr="006C7246">
        <w:rPr>
          <w:noProof/>
          <w:sz w:val="22"/>
          <w:szCs w:val="20"/>
        </w:rPr>
        <w:t>ordination</w:t>
      </w:r>
      <w:r w:rsidR="00701657" w:rsidRPr="006C7246">
        <w:rPr>
          <w:noProof/>
          <w:sz w:val="22"/>
          <w:szCs w:val="20"/>
        </w:rPr>
        <w:t xml:space="preserve"> using </w:t>
      </w:r>
      <w:r w:rsidR="00701657" w:rsidRPr="006C7246">
        <w:rPr>
          <w:i/>
          <w:iCs/>
          <w:noProof/>
          <w:sz w:val="22"/>
          <w:szCs w:val="20"/>
        </w:rPr>
        <w:t>t</w:t>
      </w:r>
      <w:r w:rsidR="00701657" w:rsidRPr="006C7246">
        <w:rPr>
          <w:noProof/>
          <w:sz w:val="22"/>
          <w:szCs w:val="20"/>
        </w:rPr>
        <w:t xml:space="preserve">-SNE. The shape of each point represents the clusters identified using the </w:t>
      </w:r>
      <w:r w:rsidR="00701657" w:rsidRPr="006C7246">
        <w:rPr>
          <w:i/>
          <w:iCs/>
          <w:noProof/>
          <w:sz w:val="22"/>
          <w:szCs w:val="20"/>
        </w:rPr>
        <w:t>k</w:t>
      </w:r>
      <w:r w:rsidR="00701657" w:rsidRPr="006C7246">
        <w:rPr>
          <w:noProof/>
          <w:sz w:val="22"/>
          <w:szCs w:val="20"/>
        </w:rPr>
        <w:t>-means clustering algorithm.</w:t>
      </w:r>
    </w:p>
    <w:p w14:paraId="566D1229" w14:textId="293361B0" w:rsidR="00BC2AC9" w:rsidRDefault="005B4D36" w:rsidP="00427821">
      <w:pPr>
        <w:pStyle w:val="Heading2"/>
        <w:rPr>
          <w:lang w:val="en-GB"/>
        </w:rPr>
      </w:pPr>
      <w:r>
        <w:rPr>
          <w:lang w:val="en-GB"/>
        </w:rPr>
        <w:lastRenderedPageBreak/>
        <w:t xml:space="preserve">Candidate members </w:t>
      </w:r>
      <w:r w:rsidR="00F61004">
        <w:rPr>
          <w:lang w:val="en-GB"/>
        </w:rPr>
        <w:t>of</w:t>
      </w:r>
      <w:r>
        <w:rPr>
          <w:lang w:val="en-GB"/>
        </w:rPr>
        <w:t xml:space="preserve"> the human blood microbiome</w:t>
      </w:r>
    </w:p>
    <w:p w14:paraId="09EE60C9" w14:textId="70889089" w:rsidR="005B4D36" w:rsidRDefault="004A0520" w:rsidP="00BC2AC9">
      <w:pPr>
        <w:spacing w:after="0"/>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some genera are present in all samples, but may also be part of the human blood microbiome. One way to determine whether such genera are microbiome-associated 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r w:rsidR="00D21D6A" w:rsidRPr="00D21D6A">
        <w:rPr>
          <w:i/>
          <w:iCs/>
        </w:rPr>
        <w:t>Bradyrhizobium</w:t>
      </w:r>
      <w:r w:rsidR="00D21D6A">
        <w:t xml:space="preserve"> as the reference genus, the </w:t>
      </w:r>
      <w:r w:rsidR="00895E8D">
        <w:t>RDA</w:t>
      </w:r>
      <w:r w:rsidR="00D21D6A">
        <w:t xml:space="preserve"> of genera that were found in all samples were computed. </w:t>
      </w:r>
      <w:r w:rsidR="00895E8D">
        <w:t>Of the twelve genera that were present in all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6943090"/>
                    </a:xfrm>
                    <a:prstGeom prst="rect">
                      <a:avLst/>
                    </a:prstGeom>
                  </pic:spPr>
                </pic:pic>
              </a:graphicData>
            </a:graphic>
          </wp:inline>
        </w:drawing>
      </w:r>
    </w:p>
    <w:p w14:paraId="144C0C45" w14:textId="68282B09" w:rsidR="005B4D36" w:rsidRPr="006C7246" w:rsidRDefault="005B4D36" w:rsidP="006C7246">
      <w:pPr>
        <w:spacing w:after="0" w:line="276" w:lineRule="auto"/>
        <w:rPr>
          <w:rFonts w:eastAsiaTheme="majorEastAsia" w:cstheme="majorBidi"/>
          <w:b/>
          <w:szCs w:val="28"/>
          <w:lang w:val="en-GB"/>
        </w:rPr>
      </w:pPr>
      <w:r w:rsidRPr="006C7246">
        <w:rPr>
          <w:b/>
          <w:bCs/>
          <w:sz w:val="22"/>
          <w:szCs w:val="20"/>
        </w:rPr>
        <w:t xml:space="preserve">Figure </w:t>
      </w:r>
      <w:r w:rsidR="00965662" w:rsidRPr="006C7246">
        <w:rPr>
          <w:b/>
          <w:bCs/>
          <w:sz w:val="22"/>
          <w:szCs w:val="20"/>
        </w:rPr>
        <w:t>3</w:t>
      </w:r>
      <w:r w:rsidRPr="006C7246">
        <w:rPr>
          <w:b/>
          <w:bCs/>
          <w:sz w:val="22"/>
          <w:szCs w:val="20"/>
        </w:rPr>
        <w:t>.</w:t>
      </w:r>
      <w:r w:rsidRPr="006C7246">
        <w:rPr>
          <w:sz w:val="22"/>
          <w:szCs w:val="20"/>
        </w:rPr>
        <w:t xml:space="preserve"> </w:t>
      </w:r>
      <w:r w:rsidR="00A15B07" w:rsidRPr="006C7246">
        <w:rPr>
          <w:sz w:val="22"/>
          <w:szCs w:val="20"/>
        </w:rPr>
        <w:t xml:space="preserve">(a) </w:t>
      </w:r>
      <w:r w:rsidRPr="006C7246">
        <w:rPr>
          <w:sz w:val="22"/>
          <w:szCs w:val="20"/>
        </w:rPr>
        <w:t>Heatmap showing the relative abundance of genera that are found in all blood samples but not in all negative controls.</w:t>
      </w:r>
      <w:r w:rsidR="00723757" w:rsidRPr="006C7246">
        <w:rPr>
          <w:sz w:val="22"/>
          <w:szCs w:val="20"/>
        </w:rPr>
        <w:t xml:space="preserve"> Each tile represents the relative abundance of a single genus for a particular sample.</w:t>
      </w:r>
      <w:r w:rsidRPr="006C7246">
        <w:rPr>
          <w:sz w:val="22"/>
          <w:szCs w:val="20"/>
        </w:rPr>
        <w:t xml:space="preserve"> Black tiles indicate a relative abundance of zero.</w:t>
      </w:r>
      <w:r w:rsidR="00A15B07" w:rsidRPr="006C7246">
        <w:rPr>
          <w:sz w:val="22"/>
          <w:szCs w:val="20"/>
        </w:rPr>
        <w:t xml:space="preserve"> (b) </w:t>
      </w:r>
      <w:r w:rsidR="00607BD7" w:rsidRPr="006C7246">
        <w:rPr>
          <w:sz w:val="22"/>
          <w:szCs w:val="20"/>
        </w:rPr>
        <w:t xml:space="preserve">Boxplots of </w:t>
      </w:r>
      <w:r w:rsidR="00895E8D" w:rsidRPr="006C7246">
        <w:rPr>
          <w:sz w:val="22"/>
          <w:szCs w:val="20"/>
        </w:rPr>
        <w:t>RDA</w:t>
      </w:r>
      <w:r w:rsidR="00607BD7" w:rsidRPr="006C7246">
        <w:rPr>
          <w:sz w:val="22"/>
          <w:szCs w:val="20"/>
        </w:rPr>
        <w:t xml:space="preserve"> for </w:t>
      </w:r>
      <w:r w:rsidR="007853CC" w:rsidRPr="006C7246">
        <w:rPr>
          <w:sz w:val="22"/>
          <w:szCs w:val="20"/>
        </w:rPr>
        <w:t xml:space="preserve">genera </w:t>
      </w:r>
      <w:r w:rsidR="00DB24C1" w:rsidRPr="006C7246">
        <w:rPr>
          <w:sz w:val="22"/>
          <w:szCs w:val="20"/>
        </w:rPr>
        <w:t xml:space="preserve">that were </w:t>
      </w:r>
      <w:r w:rsidR="007853CC" w:rsidRPr="006C7246">
        <w:rPr>
          <w:sz w:val="22"/>
          <w:szCs w:val="20"/>
        </w:rPr>
        <w:t xml:space="preserve">present in all samples. </w:t>
      </w:r>
      <w:r w:rsidR="00D26F05" w:rsidRPr="006C7246">
        <w:rPr>
          <w:sz w:val="22"/>
          <w:szCs w:val="20"/>
        </w:rPr>
        <w:t xml:space="preserve">Each point represents a single sample. </w:t>
      </w:r>
      <w:r w:rsidR="007853CC" w:rsidRPr="006C7246">
        <w:rPr>
          <w:sz w:val="22"/>
          <w:szCs w:val="20"/>
        </w:rPr>
        <w:t xml:space="preserve">Panels </w:t>
      </w:r>
      <w:r w:rsidR="00971B23" w:rsidRPr="006C7246">
        <w:rPr>
          <w:sz w:val="22"/>
          <w:szCs w:val="20"/>
        </w:rPr>
        <w:t>that are not likely</w:t>
      </w:r>
      <w:r w:rsidR="00723757" w:rsidRPr="006C7246">
        <w:rPr>
          <w:sz w:val="22"/>
          <w:szCs w:val="20"/>
        </w:rPr>
        <w:t xml:space="preserve"> </w:t>
      </w:r>
      <w:r w:rsidR="00971B23" w:rsidRPr="006C7246">
        <w:rPr>
          <w:sz w:val="22"/>
          <w:szCs w:val="20"/>
        </w:rPr>
        <w:t xml:space="preserve">candidate members of the human blood microbiome are shaded grey, and the reference frame is shaded yellow. </w:t>
      </w:r>
    </w:p>
    <w:p w14:paraId="315E8F2E" w14:textId="77777777" w:rsidR="00BC2AC9" w:rsidRDefault="00BC2AC9" w:rsidP="00BC2AC9">
      <w:pPr>
        <w:pStyle w:val="Heading1"/>
        <w:rPr>
          <w:lang w:val="en-GB"/>
        </w:rPr>
      </w:pPr>
      <w:r>
        <w:rPr>
          <w:lang w:val="en-GB"/>
        </w:rPr>
        <w:lastRenderedPageBreak/>
        <w:t>Discussion</w:t>
      </w:r>
    </w:p>
    <w:p w14:paraId="751C612E" w14:textId="75264A76" w:rsidR="007934C0" w:rsidRDefault="007934C0" w:rsidP="007934C0">
      <w:pPr>
        <w:pStyle w:val="Heading2"/>
      </w:pPr>
      <w:r>
        <w:t xml:space="preserve">The </w:t>
      </w:r>
      <w:r w:rsidR="00CA27B9">
        <w:t xml:space="preserve">potential </w:t>
      </w:r>
      <w:r>
        <w:t>healthy human blood microbiome</w:t>
      </w:r>
    </w:p>
    <w:p w14:paraId="236C343B" w14:textId="6594B7C6" w:rsidR="007C5CDC" w:rsidRDefault="00FB7725" w:rsidP="006C7246">
      <w:r>
        <w:t xml:space="preserve">This study </w:t>
      </w:r>
      <w:r w:rsidR="00222200">
        <w:t xml:space="preserve">demonstrates that many of the microbial sequences detected in healthy human blood are not likely to originate from sequencing reagents and may be associated with an active microbial community. Moreover, </w:t>
      </w:r>
      <w:r w:rsidR="00D5636F" w:rsidRPr="00D5636F">
        <w:rPr>
          <w:i/>
          <w:iCs/>
        </w:rPr>
        <w:t>in silico</w:t>
      </w:r>
      <w:r w:rsidR="00D5636F">
        <w:t xml:space="preserve"> analysis of blood and negative controls allowed the careful identification of potential members of the hypothetical blood microbiom</w:t>
      </w:r>
      <w:r w:rsidR="00296514">
        <w:t>e</w:t>
      </w:r>
      <w:r w:rsidR="0034221D">
        <w:t xml:space="preserve"> (</w:t>
      </w:r>
      <w:r w:rsidR="0034221D" w:rsidRPr="0034221D">
        <w:rPr>
          <w:b/>
          <w:bCs/>
        </w:rPr>
        <w:t>Figure 3</w:t>
      </w:r>
      <w:r w:rsidR="0034221D">
        <w:t>)</w:t>
      </w:r>
      <w:r w:rsidR="006F7CB8">
        <w:t xml:space="preserve">, </w:t>
      </w:r>
      <w:r w:rsidR="0004164B">
        <w:t>which are prime targets for further experimental validation.</w:t>
      </w:r>
      <w:r w:rsidR="006F7CB8">
        <w:t xml:space="preserve"> </w:t>
      </w:r>
      <w:r w:rsidR="007C5CDC">
        <w:t xml:space="preserve">Some of these genera have been identified in human blood samples previously. For example, </w:t>
      </w:r>
      <w:r w:rsidR="00465C08" w:rsidRPr="00465C08">
        <w:rPr>
          <w:i/>
          <w:iCs/>
        </w:rPr>
        <w:t>Acinetobacter</w:t>
      </w:r>
      <w:r w:rsidR="00465C08">
        <w:t xml:space="preserve">, </w:t>
      </w:r>
      <w:r w:rsidR="00465C08" w:rsidRPr="00465C08">
        <w:rPr>
          <w:i/>
          <w:iCs/>
        </w:rPr>
        <w:t>Staphylococcus</w:t>
      </w:r>
      <w:r w:rsidR="00465C08">
        <w:rPr>
          <w:i/>
          <w:iCs/>
        </w:rPr>
        <w:t>,</w:t>
      </w:r>
      <w:r w:rsidR="00465C08">
        <w:t xml:space="preserve"> </w:t>
      </w:r>
      <w:r w:rsidR="00465C08">
        <w:rPr>
          <w:i/>
          <w:iCs/>
        </w:rPr>
        <w:t>P</w:t>
      </w:r>
      <w:r w:rsidR="00465C08" w:rsidRPr="00465C08">
        <w:rPr>
          <w:i/>
          <w:iCs/>
        </w:rPr>
        <w:t>seudomonas</w:t>
      </w:r>
      <w:r w:rsidR="00465C08">
        <w:t xml:space="preserve"> and </w:t>
      </w:r>
      <w:r w:rsidR="00465C08">
        <w:rPr>
          <w:i/>
          <w:iCs/>
        </w:rPr>
        <w:t>B</w:t>
      </w:r>
      <w:r w:rsidR="00465C08" w:rsidRPr="00465C08">
        <w:rPr>
          <w:i/>
          <w:iCs/>
        </w:rPr>
        <w:t>acillus</w:t>
      </w:r>
      <w:r w:rsidR="00465C08">
        <w:rPr>
          <w:i/>
          <w:iCs/>
        </w:rPr>
        <w:t xml:space="preserve"> </w:t>
      </w:r>
      <w:r w:rsidR="00465C08">
        <w:t>species were isolated from at least one healthy blood sample via microbiological culture</w:t>
      </w:r>
      <w:r w:rsidR="008C234C">
        <w:t xml:space="preserve">, with </w:t>
      </w:r>
      <w:r w:rsidR="008C234C" w:rsidRPr="00465C08">
        <w:rPr>
          <w:i/>
          <w:iCs/>
        </w:rPr>
        <w:t>S</w:t>
      </w:r>
      <w:r w:rsidR="008C234C">
        <w:t xml:space="preserve">. </w:t>
      </w:r>
      <w:r w:rsidR="008C234C">
        <w:rPr>
          <w:i/>
          <w:iCs/>
        </w:rPr>
        <w:t>epidermis</w:t>
      </w:r>
      <w:r w:rsidR="008C234C">
        <w:t xml:space="preserve"> found in 23% of samples </w:t>
      </w:r>
      <w:r w:rsidR="00465C08">
        <w:fldChar w:fldCharType="begin" w:fldLock="1"/>
      </w:r>
      <w:r w:rsidR="006030D0">
        <w:instrText>ADDIN CSL_CITATION {"citationItems":[{"id":"ITEM-1","itemData":{"ISSN":"1932-6203","author":[{"dropping-particle":"","family":"Damgaard","given":"Christian","non-dropping-particle":"","parse-names":false,"suffix":""},{"dropping-particle":"","family":"Magnussen","given":"Karin","non-dropping-particle":"","parse-names":false,"suffix":""},{"dropping-particle":"","family":"Enevold","given":"Christian","non-dropping-particle":"","parse-names":false,"suffix":""},{"dropping-particle":"","family":"Nilsson","given":"Martin","non-dropping-particle":"","parse-names":false,"suffix":""},{"dropping-particle":"","family":"Tolker-Nielsen","given":"Tim","non-dropping-particle":"","parse-names":false,"suffix":""},{"dropping-particle":"","family":"Holmstrup","given":"Palle","non-dropping-particle":"","parse-names":false,"suffix":""},{"dropping-particle":"","family":"Nielsen","given":"Claus Henrik","non-dropping-particle":"","parse-names":false,"suffix":""}],"container-title":"PLoS One","id":"ITEM-1","issue":"3","issued":{"date-parts":[["2015"]]},"page":"e0120826","publisher":"Public Library of Science","title":"Viable bacteria associated with red blood cells and plasma in freshly drawn blood donations","type":"article-journal","volume":"10"},"uris":["http://www.mendeley.com/documents/?uuid=1277d5d5-07d6-4dff-9712-7c49d10fc205"]}],"mendeley":{"formattedCitation":"(Damgaard &lt;i&gt;et al.&lt;/i&gt;, 2015)","plainTextFormattedCitation":"(Damgaard et al., 2015)","previouslyFormattedCitation":"(Damgaard &lt;i&gt;et al.&lt;/i&gt;, 2015)"},"properties":{"noteIndex":0},"schema":"https://github.com/citation-style-language/schema/raw/master/csl-citation.json"}</w:instrText>
      </w:r>
      <w:r w:rsidR="00465C08">
        <w:fldChar w:fldCharType="separate"/>
      </w:r>
      <w:r w:rsidR="00465C08" w:rsidRPr="00465C08">
        <w:rPr>
          <w:noProof/>
        </w:rPr>
        <w:t xml:space="preserve">(Damgaard </w:t>
      </w:r>
      <w:r w:rsidR="00465C08" w:rsidRPr="00465C08">
        <w:rPr>
          <w:i/>
          <w:noProof/>
        </w:rPr>
        <w:t>et al.</w:t>
      </w:r>
      <w:r w:rsidR="00465C08" w:rsidRPr="00465C08">
        <w:rPr>
          <w:noProof/>
        </w:rPr>
        <w:t>, 2015)</w:t>
      </w:r>
      <w:r w:rsidR="00465C08">
        <w:fldChar w:fldCharType="end"/>
      </w:r>
      <w:r w:rsidR="00465C08">
        <w:t>.</w:t>
      </w:r>
      <w:r w:rsidR="008C234C">
        <w:t xml:space="preserve"> </w:t>
      </w:r>
      <w:r w:rsidR="0048216A">
        <w:t>This</w:t>
      </w:r>
      <w:r w:rsidR="00A56C4E">
        <w:t xml:space="preserve"> indicates that live microbial cells from said genera</w:t>
      </w:r>
      <w:r w:rsidR="0048216A">
        <w:t xml:space="preserve"> can indeed be found in </w:t>
      </w:r>
      <w:r w:rsidR="001C5CB7">
        <w:t xml:space="preserve">healthy human </w:t>
      </w:r>
      <w:r w:rsidR="0048216A">
        <w:t>blood.</w:t>
      </w:r>
      <w:r w:rsidR="0009580F">
        <w:t xml:space="preserve"> </w:t>
      </w:r>
      <w:r w:rsidR="00A56C4E">
        <w:t xml:space="preserve">Additionally, in another metagenomic sequencing study involving 30 healthy French blood donors, </w:t>
      </w:r>
      <w:r w:rsidR="00A56C4E" w:rsidRPr="00A56C4E">
        <w:rPr>
          <w:i/>
          <w:iCs/>
        </w:rPr>
        <w:t>Acinetobacter</w:t>
      </w:r>
      <w:r w:rsidR="00A56C4E" w:rsidRPr="00A56C4E">
        <w:t xml:space="preserve">, </w:t>
      </w:r>
      <w:r w:rsidR="00A56C4E" w:rsidRPr="00A56C4E">
        <w:rPr>
          <w:i/>
          <w:iCs/>
        </w:rPr>
        <w:t>Escherichia/Shigella</w:t>
      </w:r>
      <w:r w:rsidR="00A56C4E" w:rsidRPr="00A56C4E">
        <w:t xml:space="preserve">, </w:t>
      </w:r>
      <w:r w:rsidR="00A56C4E" w:rsidRPr="00A56C4E">
        <w:rPr>
          <w:i/>
          <w:iCs/>
        </w:rPr>
        <w:t>Corynebacterium</w:t>
      </w:r>
      <w:r w:rsidR="00A56C4E" w:rsidRPr="00A56C4E">
        <w:t xml:space="preserve">, </w:t>
      </w:r>
      <w:r w:rsidR="00A56C4E" w:rsidRPr="00A56C4E">
        <w:rPr>
          <w:i/>
          <w:iCs/>
        </w:rPr>
        <w:t>Pseudomonas</w:t>
      </w:r>
      <w:r w:rsidR="00A56C4E" w:rsidRPr="00A56C4E">
        <w:t xml:space="preserve">, </w:t>
      </w:r>
      <w:r w:rsidR="00A56C4E">
        <w:t xml:space="preserve">and </w:t>
      </w:r>
      <w:r w:rsidR="00A56C4E" w:rsidRPr="00A56C4E">
        <w:rPr>
          <w:i/>
          <w:iCs/>
        </w:rPr>
        <w:t>Staphylococcus</w:t>
      </w:r>
      <w:r w:rsidR="00A56C4E">
        <w:t xml:space="preserve"> sequences were also found</w:t>
      </w:r>
      <w:r w:rsidR="006030D0">
        <w:t xml:space="preserve"> </w:t>
      </w:r>
      <w:r w:rsidR="006030D0">
        <w:fldChar w:fldCharType="begin" w:fldLock="1"/>
      </w:r>
      <w:r w:rsidR="00C17E96">
        <w:instrText>ADDIN CSL_CITATION {"citationItems":[{"id":"ITEM-1","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1","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plainTextFormattedCitation":"(Païssé et al., 2016)","previouslyFormattedCitation":"(Païssé &lt;i&gt;et al.&lt;/i&gt;, 2016)"},"properties":{"noteIndex":0},"schema":"https://github.com/citation-style-language/schema/raw/master/csl-citation.json"}</w:instrText>
      </w:r>
      <w:r w:rsidR="006030D0">
        <w:fldChar w:fldCharType="separate"/>
      </w:r>
      <w:r w:rsidR="006030D0" w:rsidRPr="006030D0">
        <w:rPr>
          <w:noProof/>
        </w:rPr>
        <w:t xml:space="preserve">(Païssé </w:t>
      </w:r>
      <w:r w:rsidR="006030D0" w:rsidRPr="006030D0">
        <w:rPr>
          <w:i/>
          <w:noProof/>
        </w:rPr>
        <w:t>et al.</w:t>
      </w:r>
      <w:r w:rsidR="006030D0" w:rsidRPr="006030D0">
        <w:rPr>
          <w:noProof/>
        </w:rPr>
        <w:t>, 2016)</w:t>
      </w:r>
      <w:r w:rsidR="006030D0">
        <w:fldChar w:fldCharType="end"/>
      </w:r>
      <w:r w:rsidR="00A56C4E">
        <w:t xml:space="preserve">. Given that different experimental protocols </w:t>
      </w:r>
      <w:r w:rsidR="009A6672">
        <w:t>were used, and that the samples were from a different cohort</w:t>
      </w:r>
      <w:r w:rsidR="00A56C4E">
        <w:t xml:space="preserve">, </w:t>
      </w:r>
      <w:r w:rsidR="002A292C">
        <w:t xml:space="preserve">these findings </w:t>
      </w:r>
      <w:r w:rsidR="00C16C50">
        <w:t xml:space="preserve">serve as </w:t>
      </w:r>
      <w:r w:rsidR="002A292C">
        <w:t xml:space="preserve">independent validation </w:t>
      </w:r>
      <w:r w:rsidR="00C16C50">
        <w:t xml:space="preserve">of our results. </w:t>
      </w:r>
    </w:p>
    <w:p w14:paraId="2B9FF601" w14:textId="5AFFD0CA" w:rsidR="001932A1" w:rsidRDefault="00E738C4" w:rsidP="006C7246">
      <w:r>
        <w:t>Separately</w:t>
      </w:r>
      <w:r w:rsidR="0009580F">
        <w:t xml:space="preserve">, </w:t>
      </w:r>
      <w:r w:rsidR="003C79D3">
        <w:t xml:space="preserve">our results suggest that the gut and mouth </w:t>
      </w:r>
      <w:r w:rsidR="00C5219A">
        <w:t xml:space="preserve">may be potential sources of the bacteria found in blood. </w:t>
      </w:r>
      <w:r w:rsidR="00BE73D0">
        <w:t xml:space="preserve">For example, </w:t>
      </w:r>
      <w:r w:rsidR="00BE73D0" w:rsidRPr="00D30836">
        <w:rPr>
          <w:i/>
          <w:iCs/>
        </w:rPr>
        <w:t>Bifidobacterium</w:t>
      </w:r>
      <w:r w:rsidR="00BE73D0">
        <w:t xml:space="preserve">, </w:t>
      </w:r>
      <w:r w:rsidR="00BE73D0" w:rsidRPr="00D30836">
        <w:rPr>
          <w:i/>
          <w:iCs/>
        </w:rPr>
        <w:t>Lactobacillus</w:t>
      </w:r>
      <w:r w:rsidR="0084732D">
        <w:t xml:space="preserve"> and </w:t>
      </w:r>
      <w:r w:rsidR="0084732D" w:rsidRPr="00D30836">
        <w:rPr>
          <w:i/>
          <w:iCs/>
        </w:rPr>
        <w:t>Rothia</w:t>
      </w:r>
      <w:r w:rsidR="0084732D">
        <w:t xml:space="preserve"> are often found in </w:t>
      </w:r>
      <w:r w:rsidR="009B6496">
        <w:t xml:space="preserve">the </w:t>
      </w:r>
      <w:r w:rsidR="0084732D">
        <w:t>human oral cavit</w:t>
      </w:r>
      <w:r w:rsidR="009B6496">
        <w:t>y</w:t>
      </w:r>
      <w:r w:rsidR="0030454D">
        <w:t xml:space="preserve"> </w:t>
      </w:r>
      <w:r w:rsidR="0030454D">
        <w:fldChar w:fldCharType="begin" w:fldLock="1"/>
      </w:r>
      <w:r w:rsidR="009255B5">
        <w:instrText>ADDIN CSL_CITATION {"citationItems":[{"id":"ITEM-1","itemData":{"ISSN":"1651-2235","author":[{"dropping-particle":"","family":"Marsh","given":"Philip D","non-dropping-particle":"","parse-names":false,"suffix":""}],"container-title":"Microbial Ecology in Health and Disease","id":"ITEM-1","issue":"3","issued":{"date-parts":[["2000"]]},"page":"130-137","publisher":"Taylor &amp; Francis","title":"Role of the oral microflora in health","type":"article-journal","volume":"12"},"uris":["http://www.mendeley.com/documents/?uuid=da86b11f-0293-43ab-9ad6-24344bb08e23"]},{"id":"ITEM-2","itemData":{"ISSN":"1347-6947","author":[{"dropping-particle":"","family":"Hojo","given":"Kenichi","non-dropping-particle":"","parse-names":false,"suffix":""},{"dropping-particle":"","family":"Mizoguchi","given":"Chinami","non-dropping-particle":"","parse-names":false,"suffix":""},{"dropping-particle":"","family":"Taketomo","given":"Naoki","non-dropping-particle":"","parse-names":false,"suffix":""},{"dropping-particle":"","family":"Ohshima","given":"Tomoko","non-dropping-particle":"","parse-names":false,"suffix":""},{"dropping-particle":"","family":"Gomi","given":"Kazuhiro","non-dropping-particle":"","parse-names":false,"suffix":""},{"dropping-particle":"","family":"Arai","given":"Takashi","non-dropping-particle":"","parse-names":false,"suffix":""},{"dropping-particle":"","family":"Maeda","given":"Nobuko","non-dropping-particle":"","parse-names":false,"suffix":""}],"container-title":"Bioscience, biotechnology, and biochemistry","id":"ITEM-2","issue":"1","issued":{"date-parts":[["2007"]]},"page":"152-157","publisher":"Taylor &amp; Francis","title":"Distribution of salivary Lactobacillus and Bifidobacterium species in periodontal health and disease","type":"article-journal","volume":"71"},"uris":["http://www.mendeley.com/documents/?uuid=19b97094-1e64-4550-a327-e14031460d5f"]}],"mendeley":{"formattedCitation":"(Marsh, 2000; Hojo &lt;i&gt;et al.&lt;/i&gt;, 2007)","plainTextFormattedCitation":"(Marsh, 2000; Hojo et al., 2007)","previouslyFormattedCitation":"(Marsh, 2000; Hojo &lt;i&gt;et al.&lt;/i&gt;, 2007)"},"properties":{"noteIndex":0},"schema":"https://github.com/citation-style-language/schema/raw/master/csl-citation.json"}</w:instrText>
      </w:r>
      <w:r w:rsidR="0030454D">
        <w:fldChar w:fldCharType="separate"/>
      </w:r>
      <w:r w:rsidR="0030454D" w:rsidRPr="0030454D">
        <w:rPr>
          <w:noProof/>
        </w:rPr>
        <w:t xml:space="preserve">(Marsh, 2000; Hojo </w:t>
      </w:r>
      <w:r w:rsidR="0030454D" w:rsidRPr="0030454D">
        <w:rPr>
          <w:i/>
          <w:noProof/>
        </w:rPr>
        <w:t>et al.</w:t>
      </w:r>
      <w:r w:rsidR="0030454D" w:rsidRPr="0030454D">
        <w:rPr>
          <w:noProof/>
        </w:rPr>
        <w:t>, 2007)</w:t>
      </w:r>
      <w:r w:rsidR="0030454D">
        <w:fldChar w:fldCharType="end"/>
      </w:r>
      <w:r w:rsidR="0084732D">
        <w:t xml:space="preserve"> and gastrointestinal tract</w:t>
      </w:r>
      <w:r w:rsidR="0030454D">
        <w:t xml:space="preserve"> </w:t>
      </w:r>
      <w:r w:rsidR="0030454D">
        <w:fldChar w:fldCharType="begin" w:fldLock="1"/>
      </w:r>
      <w:r w:rsidR="0030454D">
        <w:instrText>ADDIN CSL_CITATION {"citationItems":[{"id":"ITEM-1","itemData":{"ISSN":"1664-302X","author":[{"dropping-particle":"","family":"Turroni","given":"Francesca","non-dropping-particle":"","parse-names":false,"suffix":""},{"dropping-particle":"","family":"Duranti","given":"Sabrina","non-dropping-particle":"","parse-names":false,"suffix":""},{"dropping-particle":"","family":"Bottacini","given":"Francesca","non-dropping-particle":"","parse-names":false,"suffix":""},{"dropping-particle":"","family":"Guglielmetti","given":"Simone","non-dropping-particle":"","parse-names":false,"suffix":""},{"dropping-particle":"","family":"Sinderen","given":"Douwe","non-dropping-particle":"Van","parse-names":false,"suffix":""},{"dropping-particle":"","family":"Ventura","given":"Marco","non-dropping-particle":"","parse-names":false,"suffix":""}],"container-title":"Frontiers in microbiology","id":"ITEM-1","issued":{"date-parts":[["2014"]]},"page":"437","publisher":"Frontiers","title":"Bifidobacterium bifidum as an example of a specialized human gut commensal","type":"article-journal","volume":"5"},"uris":["http://www.mendeley.com/documents/?uuid=4ff41f05-2b3a-4d7c-95f5-65592226d2d0"]},{"id":"ITEM-2","itemData":{"ISSN":"1466-531X","author":[{"dropping-particle":"","family":"Reuter","given":"Gerhard","non-dropping-particle":"","parse-names":false,"suffix":""}],"container-title":"Current issues in intestinal microbiology","id":"ITEM-2","issue":"2","issued":{"date-parts":[["2001"]]},"page":"43-53","title":"The Lactobacillus and Bifidobacterium microflora of the human intestine: composition and succession","type":"article-journal","volume":"2"},"uris":["http://www.mendeley.com/documents/?uuid=3b49bbe6-1ebb-4fd9-bfa5-c1530f846c78"]}],"mendeley":{"formattedCitation":"(Reuter, 2001; Turroni &lt;i&gt;et al.&lt;/i&gt;, 2014)","plainTextFormattedCitation":"(Reuter, 2001; Turroni et al., 2014)","previouslyFormattedCitation":"(Reuter, 2001; Turroni &lt;i&gt;et al.&lt;/i&gt;, 2014)"},"properties":{"noteIndex":0},"schema":"https://github.com/citation-style-language/schema/raw/master/csl-citation.json"}</w:instrText>
      </w:r>
      <w:r w:rsidR="0030454D">
        <w:fldChar w:fldCharType="separate"/>
      </w:r>
      <w:r w:rsidR="0030454D" w:rsidRPr="0030454D">
        <w:rPr>
          <w:noProof/>
        </w:rPr>
        <w:t xml:space="preserve">(Reuter, 2001; Turroni </w:t>
      </w:r>
      <w:r w:rsidR="0030454D" w:rsidRPr="0030454D">
        <w:rPr>
          <w:i/>
          <w:noProof/>
        </w:rPr>
        <w:t>et al.</w:t>
      </w:r>
      <w:r w:rsidR="0030454D" w:rsidRPr="0030454D">
        <w:rPr>
          <w:noProof/>
        </w:rPr>
        <w:t>, 2014)</w:t>
      </w:r>
      <w:r w:rsidR="0030454D">
        <w:fldChar w:fldCharType="end"/>
      </w:r>
      <w:r w:rsidR="0084732D">
        <w:t>.</w:t>
      </w:r>
      <w:r w:rsidR="00C92D45">
        <w:t xml:space="preserve"> </w:t>
      </w:r>
      <w:r w:rsidR="00CC5658">
        <w:t xml:space="preserve">The detection of these genera in blood suggests that they may have translocated from other bodily sites </w:t>
      </w:r>
      <w:r w:rsidR="00C92D45">
        <w:t>via breaches in the mucosal barrie</w:t>
      </w:r>
      <w:r w:rsidR="00CC5658">
        <w:t>r. In fact, the translocation of bacteria across the intestinal wall has been previously described</w:t>
      </w:r>
      <w:r w:rsidR="004E3E35">
        <w:t xml:space="preserve"> </w:t>
      </w:r>
      <w:r w:rsidR="004E3E35">
        <w:fldChar w:fldCharType="begin" w:fldLock="1"/>
      </w:r>
      <w:r w:rsidR="00BC1843">
        <w:instrText>ADDIN CSL_CITATION {"citationItems":[{"id":"ITEM-1","itemData":{"author":[{"dropping-particle":"","family":"Berg","given":"Rodney D","non-dropping-particle":"","parse-names":false,"suffix":""}],"container-title":"Mechanisms in the pathogenesis of enteric diseases 2","id":"ITEM-1","issued":{"date-parts":[["1999"]]},"page":"11-30","publisher":"Springer","title":"Bacterial translocation from the gastrointestinal tract","type":"article-journal"},"uris":["http://www.mendeley.com/documents/?uuid=09f3d682-bdae-4bcd-b617-8ada421dd6b8"]}],"mendeley":{"formattedCitation":"(Berg, 1999)","plainTextFormattedCitation":"(Berg, 1999)","previouslyFormattedCitation":"(Berg, 1999)"},"properties":{"noteIndex":0},"schema":"https://github.com/citation-style-language/schema/raw/master/csl-citation.json"}</w:instrText>
      </w:r>
      <w:r w:rsidR="004E3E35">
        <w:fldChar w:fldCharType="separate"/>
      </w:r>
      <w:r w:rsidR="004E3E35" w:rsidRPr="004E3E35">
        <w:rPr>
          <w:noProof/>
        </w:rPr>
        <w:t>(Berg, 1999)</w:t>
      </w:r>
      <w:r w:rsidR="004E3E35">
        <w:fldChar w:fldCharType="end"/>
      </w:r>
      <w:r w:rsidR="004E3E35">
        <w:t xml:space="preserve">. In particular, </w:t>
      </w:r>
      <w:r w:rsidR="004E3E35" w:rsidRPr="004E3E35">
        <w:rPr>
          <w:i/>
          <w:iCs/>
        </w:rPr>
        <w:t>Bifidobacterium breve</w:t>
      </w:r>
      <w:r w:rsidR="004E3E35">
        <w:t xml:space="preserve"> has</w:t>
      </w:r>
      <w:r w:rsidR="004F1381">
        <w:t xml:space="preserve"> even</w:t>
      </w:r>
      <w:r w:rsidR="004E3E35">
        <w:t xml:space="preserve"> been used as an orally administered vehicle </w:t>
      </w:r>
      <w:r w:rsidR="006E0955">
        <w:t xml:space="preserve">for delivering </w:t>
      </w:r>
      <w:r w:rsidR="004E3E35">
        <w:t>anti-cancer therapeutic agent</w:t>
      </w:r>
      <w:r w:rsidR="006E0955">
        <w:t>s to tumour cells</w:t>
      </w:r>
      <w:r w:rsidR="00BC1843">
        <w:t xml:space="preserve"> </w:t>
      </w:r>
      <w:r w:rsidR="00BC1843">
        <w:fldChar w:fldCharType="begin" w:fldLock="1"/>
      </w:r>
      <w:r w:rsidR="007C5CDC">
        <w:instrText>ADDIN CSL_CITATION {"citationItems":[{"id":"ITEM-1","itemData":{"ISSN":"1525-0016","author":[{"dropping-particle":"","family":"Cronin","given":"Michelle","non-dropping-particle":"","parse-names":false,"suffix":""},{"dropping-particle":"","family":"Morrissey","given":"David","non-dropping-particle":"","parse-names":false,"suffix":""},{"dropping-particle":"","family":"Rajendran","given":"Simon","non-dropping-particle":"","parse-names":false,"suffix":""},{"dropping-particle":"","family":"Mashad","given":"Shereen M","non-dropping-particle":"El","parse-names":false,"suffix":""},{"dropping-particle":"","family":"Sinderen","given":"Douwe","non-dropping-particle":"Van","parse-names":false,"suffix":""},{"dropping-particle":"","family":"O'sullivan","given":"Gerald C","non-dropping-particle":"","parse-names":false,"suffix":""},{"dropping-particle":"","family":"Tangney","given":"Mark","non-dropping-particle":"","parse-names":false,"suffix":""}],"container-title":"Molecular Therapy","id":"ITEM-1","issue":"7","issued":{"date-parts":[["2010"]]},"page":"1397-1407","publisher":"Elsevier","title":"Orally administered bifidobacteria as vehicles for delivery of agents to systemic tumors","type":"article-journal","volume":"18"},"uris":["http://www.mendeley.com/documents/?uuid=cf5b0b4b-efa1-49ec-998b-d47e4568f912"]}],"mendeley":{"formattedCitation":"(Cronin &lt;i&gt;et al.&lt;/i&gt;, 2010)","plainTextFormattedCitation":"(Cronin et al., 2010)","previouslyFormattedCitation":"(Cronin &lt;i&gt;et al.&lt;/i&gt;, 2010)"},"properties":{"noteIndex":0},"schema":"https://github.com/citation-style-language/schema/raw/master/csl-citation.json"}</w:instrText>
      </w:r>
      <w:r w:rsidR="00BC1843">
        <w:fldChar w:fldCharType="separate"/>
      </w:r>
      <w:r w:rsidR="00BC1843" w:rsidRPr="00BC1843">
        <w:rPr>
          <w:noProof/>
        </w:rPr>
        <w:t xml:space="preserve">(Cronin </w:t>
      </w:r>
      <w:r w:rsidR="00BC1843" w:rsidRPr="00BC1843">
        <w:rPr>
          <w:i/>
          <w:noProof/>
        </w:rPr>
        <w:t>et al.</w:t>
      </w:r>
      <w:r w:rsidR="00BC1843" w:rsidRPr="00BC1843">
        <w:rPr>
          <w:noProof/>
        </w:rPr>
        <w:t>, 2010)</w:t>
      </w:r>
      <w:r w:rsidR="00BC1843">
        <w:fldChar w:fldCharType="end"/>
      </w:r>
      <w:r w:rsidR="004E3E35">
        <w:t>.</w:t>
      </w:r>
      <w:r w:rsidR="00BC1843">
        <w:t xml:space="preserve"> </w:t>
      </w:r>
      <w:r w:rsidR="00314FAE">
        <w:t>Since bacteria</w:t>
      </w:r>
      <w:r w:rsidR="007C5CDC">
        <w:t xml:space="preserve"> can penetrate mucosal barriers and </w:t>
      </w:r>
      <w:r w:rsidR="00A6677E">
        <w:t>bloodstream is a nutrient rich environment, it seems plausible that bacteria</w:t>
      </w:r>
      <w:r w:rsidR="008B14DE">
        <w:t>l cells from other bodily sites can colonise and establish a microbial community in blood</w:t>
      </w:r>
      <w:r w:rsidR="00A6677E">
        <w:t xml:space="preserve">. </w:t>
      </w:r>
      <w:r w:rsidR="00314D93">
        <w:t>Moreover, micrographs of human blood suggest that bacteria can reside within red blood cells</w:t>
      </w:r>
      <w:r w:rsidR="00D84081">
        <w:t xml:space="preserve"> in as L-forms </w:t>
      </w:r>
      <w:r w:rsidR="00D84081">
        <w:fldChar w:fldCharType="begin" w:fldLock="1"/>
      </w:r>
      <w:r w:rsidR="00594158">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D84081">
        <w:fldChar w:fldCharType="separate"/>
      </w:r>
      <w:r w:rsidR="00D84081" w:rsidRPr="00D84081">
        <w:rPr>
          <w:noProof/>
        </w:rPr>
        <w:t xml:space="preserve">(Potgieter </w:t>
      </w:r>
      <w:r w:rsidR="00D84081" w:rsidRPr="00D84081">
        <w:rPr>
          <w:i/>
          <w:noProof/>
        </w:rPr>
        <w:t>et al.</w:t>
      </w:r>
      <w:r w:rsidR="00D84081" w:rsidRPr="00D84081">
        <w:rPr>
          <w:noProof/>
        </w:rPr>
        <w:t>, 2015)</w:t>
      </w:r>
      <w:r w:rsidR="00D84081">
        <w:fldChar w:fldCharType="end"/>
      </w:r>
      <w:r w:rsidR="00D84081">
        <w:t>. L-form refers to a bacterium that has lost some or all of its cell wall. This is a potential mechanism for bacteria translocated from other bodily sites to establish themselves in the bloodstream.</w:t>
      </w:r>
    </w:p>
    <w:p w14:paraId="6E3310D7" w14:textId="2AE6E8B5" w:rsidR="0009580F" w:rsidRPr="000A7306" w:rsidRDefault="0009383A" w:rsidP="006C7246">
      <w:pPr>
        <w:rPr>
          <w:lang w:val="en-GB"/>
        </w:rPr>
      </w:pPr>
      <w:r>
        <w:rPr>
          <w:lang w:val="en-GB"/>
        </w:rPr>
        <w:lastRenderedPageBreak/>
        <w:t xml:space="preserve">One interesting observation is the clustering of blood microbial </w:t>
      </w:r>
      <w:r w:rsidR="00083A1C">
        <w:rPr>
          <w:lang w:val="en-GB"/>
        </w:rPr>
        <w:t xml:space="preserve">abundance </w:t>
      </w:r>
      <w:r>
        <w:rPr>
          <w:lang w:val="en-GB"/>
        </w:rPr>
        <w:t>profiles into distinct groups (</w:t>
      </w:r>
      <w:r w:rsidRPr="0009383A">
        <w:rPr>
          <w:b/>
          <w:bCs/>
          <w:lang w:val="en-GB"/>
        </w:rPr>
        <w:t>Figure 2d</w:t>
      </w:r>
      <w:r>
        <w:rPr>
          <w:lang w:val="en-GB"/>
        </w:rPr>
        <w:t>)</w:t>
      </w:r>
      <w:r w:rsidR="00267B58">
        <w:rPr>
          <w:lang w:val="en-GB"/>
        </w:rPr>
        <w:t xml:space="preserve">. If a blood microbiome exists, the presence of microbiome subtypes would be unsurprising. Indeed, </w:t>
      </w:r>
      <w:r w:rsidR="00620DDD">
        <w:rPr>
          <w:lang w:val="en-GB"/>
        </w:rPr>
        <w:t>demographic factors and health status are known to affect the microbiome of other bodily sites. For instance, age</w:t>
      </w:r>
      <w:r w:rsidR="00267B58">
        <w:rPr>
          <w:lang w:val="en-GB"/>
        </w:rPr>
        <w:t xml:space="preserve">, </w:t>
      </w:r>
      <w:r w:rsidR="00620DDD">
        <w:rPr>
          <w:lang w:val="en-GB"/>
        </w:rPr>
        <w:t>blood biomarker</w:t>
      </w:r>
      <w:r w:rsidR="00267B58">
        <w:rPr>
          <w:lang w:val="en-GB"/>
        </w:rPr>
        <w:t xml:space="preserve">s and even mineral supplement consumption were found to be associated with the composition and diversity </w:t>
      </w:r>
      <w:r w:rsidR="00887D50">
        <w:rPr>
          <w:lang w:val="en-GB"/>
        </w:rPr>
        <w:t>of the</w:t>
      </w:r>
      <w:r w:rsidR="00267B58">
        <w:rPr>
          <w:lang w:val="en-GB"/>
        </w:rPr>
        <w:t xml:space="preserve"> human gut</w:t>
      </w:r>
      <w:r w:rsidR="00887D50">
        <w:rPr>
          <w:lang w:val="en-GB"/>
        </w:rPr>
        <w:t xml:space="preserve"> microbiome</w:t>
      </w:r>
      <w:r w:rsidR="00B64335">
        <w:rPr>
          <w:lang w:val="en-GB"/>
        </w:rPr>
        <w:t xml:space="preserve"> </w:t>
      </w:r>
      <w:r w:rsidR="00B64335">
        <w:rPr>
          <w:lang w:val="en-GB"/>
        </w:rPr>
        <w:fldChar w:fldCharType="begin" w:fldLock="1"/>
      </w:r>
      <w:r w:rsidR="00CC4E38">
        <w:rPr>
          <w:lang w:val="en-GB"/>
        </w:rPr>
        <w:instrText>ADDIN CSL_CITATION {"citationItems":[{"id":"ITEM-1","itemData":{"DOI":"10.1186/s40168-019-0747-x","ISSN":"2049-2618","abstract":"The gut microbiome is an important determinant of human health. Its composition has been shown to be influenced by multiple environmental factors and likely by host genetic variation. In the framework of the Milieu Intérieur Consortium, a total of 1000 healthy individuals of western European ancestry, with a 1:1 sex ratio and evenly stratified across five decades of life (age 20–69), were recruited. We generated 16S ribosomal RNA profiles from stool samples for 858 participants. We investigated genetic and non-genetic factors that contribute to individual differences in fecal microbiome composition.","author":[{"dropping-particle":"","family":"Scepanovic","given":"Petar","non-dropping-particle":"","parse-names":false,"suffix":""},{"dropping-particle":"","family":"Hodel","given":"Flavia","non-dropping-particle":"","parse-names":false,"suffix":""},{"dropping-particle":"","family":"Mondot","given":"Stanislas","non-dropping-particle":"","parse-names":false,"suffix":""},{"dropping-particle":"","family":"Partula","given":"Valentin","non-dropping-particle":"","parse-names":false,"suffix":""},{"dropping-particle":"","family":"Byrd","given":"Allyson","non-dropping-particle":"","parse-names":false,"suffix":""},{"dropping-particle":"","family":"Hammer","given":"Christian","non-dropping-particle":"","parse-names":false,"suffix":""},{"dropping-particle":"","family":"Alanio","given":"Cécile","non-dropping-particle":"","parse-names":false,"suffix":""},{"dropping-particle":"","family":"Bergstedt","given":"Jacob","non-dropping-particle":"","parse-names":false,"suffix":""},{"dropping-particle":"","family":"Patin","given":"Etienne","non-dropping-particle":"","parse-names":false,"suffix":""},{"dropping-particle":"","family":"Touvier","given":"Mathilde","non-dropping-particle":"","parse-names":false,"suffix":""},{"dropping-particle":"","family":"Lantz","given":"Olivier","non-dropping-particle":"","parse-names":false,"suffix":""},{"dropping-particle":"","family":"Albert","given":"Matthew L","non-dropping-particle":"","parse-names":false,"suffix":""},{"dropping-particle":"","family":"Duffy","given":"Darragh","non-dropping-particle":"","parse-names":false,"suffix":""},{"dropping-particle":"","family":"Quintana-Murci","given":"Lluis","non-dropping-particle":"","parse-names":false,"suffix":""},{"dropping-particle":"","family":"Fellay","given":"Jacques","non-dropping-particle":"","parse-names":false,"suffix":""},{"dropping-particle":"","family":"Abel","given":"Laurent","non-dropping-particle":"","parse-names":false,"suffix":""},{"dropping-particle":"","family":"Alcover","given":"Andres","non-dropping-particle":"","parse-names":false,"suffix":""},{"dropping-particle":"","family":"Aschard","given":"Hugues","non-dropping-particle":"","parse-names":false,"suffix":""},{"dropping-particle":"","family":"Astrom","given":"Kalla","non-dropping-particle":"","parse-names":false,"suffix":""},{"dropping-particle":"","family":"Bousso","given":"Philippe","non-dropping-particle":"","parse-names":false,"suffix":""},{"dropping-particle":"","family":"Bruhns","given":"Pierre","non-dropping-particle":"","parse-names":false,"suffix":""},{"dropping-particle":"","family":"Cumano","given":"Ana","non-dropping-particle":"","parse-names":false,"suffix":""},{"dropping-particle":"","family":"Demangel","given":"Caroline","non-dropping-particle":"","parse-names":false,"suffix":""},{"dropping-particle":"","family":"Deriano","given":"Ludovic","non-dropping-particle":"","parse-names":false,"suffix":""},{"dropping-particle":"","family":"Santo","given":"James","non-dropping-particle":"Di","parse-names":false,"suffix":""},{"dropping-particle":"","family":"Dromer","given":"Françoise","non-dropping-particle":"","parse-names":false,"suffix":""},{"dropping-particle":"","family":"Duffy","given":"Darragh","non-dropping-particle":"","parse-names":false,"suffix":""},{"dropping-particle":"","family":"Eberl","given":"Gérard","non-dropping-particle":"","parse-names":false,"suffix":""},{"dropping-particle":"","family":"Enninga","given":"Jost","non-dropping-particle":"","parse-names":false,"suffix":""},{"dropping-particle":"","family":"Fellay","given":"Jacques","non-dropping-particle":"","parse-names":false,"suffix":""},{"dropping-particle":"","family":"Gelpi","given":"Odile","non-dropping-particle":"","parse-names":false,"suffix":""},{"dropping-particle":"","family":"Gomperts-Boneca","given":"Ivo","non-dropping-particle":"","parse-names":false,"suffix":""},{"dropping-particle":"","family":"Hasan","given":"Milena","non-dropping-particle":"","parse-names":false,"suffix":""},{"dropping-particle":"","family":"Hercberg","given":"Serge","non-dropping-particle":"","parse-names":false,"suffix":""},{"dropping-particle":"","family":"Lantz","given":"Olivier","non-dropping-particle":"","parse-names":false,"suffix":""},{"dropping-particle":"","family":"Leclerc","given":"Claude","non-dropping-particle":"","parse-names":false,"suffix":""},{"dropping-particle":"","family":"Mouquet","given":"Hugo","non-dropping-particle":"","parse-names":false,"suffix":""},{"dropping-particle":"","family":"Pellegrini","given":"Sandra","non-dropping-particle":"","parse-names":false,"suffix":""},{"dropping-particle":"","family":"Pol","given":"Stanislas","non-dropping-particle":"","parse-names":false,"suffix":""},{"dropping-particle":"","family":"Rausell","given":"Antonio","non-dropping-particle":"","parse-names":false,"suffix":""},{"dropping-particle":"","family":"Rogge","given":"Lars","non-dropping-particle":"","parse-names":false,"suffix":""},{"dropping-particle":"","family":"Sakuntabhai","given":"Anavaj","non-dropping-particle":"","parse-names":false,"suffix":""},{"dropping-particle":"","family":"Schwartz","given":"Olivier","non-dropping-particle":"","parse-names":false,"suffix":""},{"dropping-particle":"","family":"Schwikowski","given":"Benno","non-dropping-particle":"","parse-names":false,"suffix":""},{"dropping-particle":"","family":"Shorte","given":"Spencer","non-dropping-particle":"","parse-names":false,"suffix":""},{"dropping-particle":"","family":"Soumelis","given":"Vassili","non-dropping-particle":"","parse-names":false,"suffix":""},{"dropping-particle":"","family":"Tangy","given":"Frédéric","non-dropping-particle":"","parse-names":false,"suffix":""},{"dropping-particle":"","family":"Tartour","given":"Eric","non-dropping-particle":"","parse-names":false,"suffix":""},{"dropping-particle":"","family":"Toubert","given":"Antoine","non-dropping-particle":"","parse-names":false,"suffix":""},{"dropping-particle":"","family":"Touvier","given":"Mathilde","non-dropping-particle":"","parse-names":false,"suffix":""},{"dropping-particle":"","family":"Ungeheuer","given":"Marie-Noëlle","non-dropping-particle":"","parse-names":false,"suffix":""},{"dropping-particle":"","family":"Albert","given":"Matthew L","non-dropping-particle":"","parse-names":false,"suffix":""},{"dropping-particle":"","family":"Quintana-Murci","given":"Lluis","non-dropping-particle":"","parse-names":false,"suffix":""},{"dropping-particle":"","family":"Consortium","given":"The Milieu Intérieur","non-dropping-particle":"","parse-names":false,"suffix":""}],"container-title":"Microbiome","id":"ITEM-1","issue":"1","issued":{"date-parts":[["2019"]]},"page":"130","title":"A comprehensive assessment of demographic, environmental, and host genetic associations with gut microbiome diversity in healthy individuals","type":"article-journal","volume":"7"},"uris":["http://www.mendeley.com/documents/?uuid=4514ff9a-5e65-438e-bbec-eafc93393b5e"]}],"mendeley":{"formattedCitation":"(Scepanovic &lt;i&gt;et al.&lt;/i&gt;, 2019)","plainTextFormattedCitation":"(Scepanovic et al., 2019)","previouslyFormattedCitation":"(Scepanovic &lt;i&gt;et al.&lt;/i&gt;, 2019)"},"properties":{"noteIndex":0},"schema":"https://github.com/citation-style-language/schema/raw/master/csl-citation.json"}</w:instrText>
      </w:r>
      <w:r w:rsidR="00B64335">
        <w:rPr>
          <w:lang w:val="en-GB"/>
        </w:rPr>
        <w:fldChar w:fldCharType="separate"/>
      </w:r>
      <w:r w:rsidR="00B64335" w:rsidRPr="00B64335">
        <w:rPr>
          <w:noProof/>
          <w:lang w:val="en-GB"/>
        </w:rPr>
        <w:t xml:space="preserve">(Scepanovic </w:t>
      </w:r>
      <w:r w:rsidR="00B64335" w:rsidRPr="00B64335">
        <w:rPr>
          <w:i/>
          <w:noProof/>
          <w:lang w:val="en-GB"/>
        </w:rPr>
        <w:t>et al.</w:t>
      </w:r>
      <w:r w:rsidR="00B64335" w:rsidRPr="00B64335">
        <w:rPr>
          <w:noProof/>
          <w:lang w:val="en-GB"/>
        </w:rPr>
        <w:t>, 2019)</w:t>
      </w:r>
      <w:r w:rsidR="00B64335">
        <w:rPr>
          <w:lang w:val="en-GB"/>
        </w:rPr>
        <w:fldChar w:fldCharType="end"/>
      </w:r>
      <w:r w:rsidR="00267B58">
        <w:rPr>
          <w:lang w:val="en-GB"/>
        </w:rPr>
        <w:t>.</w:t>
      </w:r>
      <w:r w:rsidR="003F5543">
        <w:rPr>
          <w:lang w:val="en-GB"/>
        </w:rPr>
        <w:t xml:space="preserve"> </w:t>
      </w:r>
      <w:r w:rsidR="00B64335">
        <w:rPr>
          <w:lang w:val="en-GB"/>
        </w:rPr>
        <w:t xml:space="preserve">Variation in the demography or behaviour of the clinically ‘healthy’ individuals recruited in the present study may therefore account for the clustering of </w:t>
      </w:r>
      <w:r w:rsidR="001A572B">
        <w:rPr>
          <w:lang w:val="en-GB"/>
        </w:rPr>
        <w:t xml:space="preserve">the blood </w:t>
      </w:r>
      <w:r w:rsidR="006A3A74">
        <w:rPr>
          <w:lang w:val="en-GB"/>
        </w:rPr>
        <w:t>taxonomic</w:t>
      </w:r>
      <w:r w:rsidR="00B64335">
        <w:rPr>
          <w:lang w:val="en-GB"/>
        </w:rPr>
        <w:t xml:space="preserve"> profiles.</w:t>
      </w:r>
      <w:r w:rsidR="000E5526">
        <w:rPr>
          <w:lang w:val="en-GB"/>
        </w:rPr>
        <w:t xml:space="preserve"> However, the unavailability of such </w:t>
      </w:r>
      <w:r w:rsidR="001A572B">
        <w:rPr>
          <w:lang w:val="en-GB"/>
        </w:rPr>
        <w:t>information</w:t>
      </w:r>
      <w:r w:rsidR="000E5526">
        <w:rPr>
          <w:lang w:val="en-GB"/>
        </w:rPr>
        <w:t xml:space="preserve"> precluded further analysis.</w:t>
      </w:r>
      <w:r w:rsidR="001A572B">
        <w:rPr>
          <w:lang w:val="en-GB"/>
        </w:rPr>
        <w:t xml:space="preserve"> </w:t>
      </w:r>
      <w:r w:rsidR="000E5526">
        <w:rPr>
          <w:lang w:val="en-GB"/>
        </w:rPr>
        <w:t xml:space="preserve">Overall, while the results hint at </w:t>
      </w:r>
      <w:r w:rsidR="00664593">
        <w:rPr>
          <w:lang w:val="en-GB"/>
        </w:rPr>
        <w:t>the presence of</w:t>
      </w:r>
      <w:r w:rsidR="000E5526">
        <w:rPr>
          <w:lang w:val="en-GB"/>
        </w:rPr>
        <w:t xml:space="preserve"> b</w:t>
      </w:r>
      <w:r w:rsidR="003E6736">
        <w:rPr>
          <w:lang w:val="en-GB"/>
        </w:rPr>
        <w:t>lood microbiome subtypes</w:t>
      </w:r>
      <w:r w:rsidR="000E5526">
        <w:rPr>
          <w:lang w:val="en-GB"/>
        </w:rPr>
        <w:t>, this</w:t>
      </w:r>
      <w:r w:rsidR="003E6736">
        <w:rPr>
          <w:lang w:val="en-GB"/>
        </w:rPr>
        <w:t xml:space="preserve"> needs to be evidenced by larger-scale experimental and </w:t>
      </w:r>
      <w:r w:rsidR="003E6736" w:rsidRPr="00C87EBE">
        <w:rPr>
          <w:i/>
          <w:iCs/>
          <w:lang w:val="en-GB"/>
        </w:rPr>
        <w:t>in silico</w:t>
      </w:r>
      <w:r w:rsidR="003E6736">
        <w:rPr>
          <w:lang w:val="en-GB"/>
        </w:rPr>
        <w:t xml:space="preserve"> investigations.</w:t>
      </w:r>
      <w:r w:rsidR="00960454">
        <w:rPr>
          <w:lang w:val="en-GB"/>
        </w:rPr>
        <w:t xml:space="preserve"> </w:t>
      </w:r>
    </w:p>
    <w:p w14:paraId="5D07DAFB" w14:textId="14BFFA7E" w:rsidR="00B87BC0" w:rsidRPr="00C217C3" w:rsidRDefault="004F5633" w:rsidP="00B87BC0">
      <w:pPr>
        <w:pStyle w:val="Heading2"/>
        <w:rPr>
          <w:lang w:val="en-GB"/>
        </w:rPr>
      </w:pPr>
      <w:r>
        <w:rPr>
          <w:lang w:val="en-GB"/>
        </w:rPr>
        <w:t>Practical i</w:t>
      </w:r>
      <w:r w:rsidR="00B87BC0">
        <w:rPr>
          <w:lang w:val="en-GB"/>
        </w:rPr>
        <w:t>mplications of</w:t>
      </w:r>
      <w:r w:rsidR="00E2652A">
        <w:rPr>
          <w:lang w:val="en-GB"/>
        </w:rPr>
        <w:t xml:space="preserve"> </w:t>
      </w:r>
      <w:r>
        <w:rPr>
          <w:lang w:val="en-GB"/>
        </w:rPr>
        <w:t>the potential blood microbiome</w:t>
      </w:r>
    </w:p>
    <w:p w14:paraId="2F574555" w14:textId="6DCAB533" w:rsidR="00D16C5D" w:rsidRDefault="00CD5E25" w:rsidP="000A7306">
      <w:r>
        <w:t>Bacteria in the human microbiome</w:t>
      </w:r>
      <w:r w:rsidR="00913211">
        <w:t xml:space="preserve"> are known to interact extensively with their hosts.</w:t>
      </w:r>
      <w:r>
        <w:t xml:space="preserve"> For example, gut bacteria are known to convert tryptophan into a range of metabolites, some of which support intestinal barrier function while others suppress inflammation in humans</w:t>
      </w:r>
      <w:r w:rsidR="00196E25">
        <w:t xml:space="preserve"> </w:t>
      </w:r>
      <w:r w:rsidR="00196E25">
        <w:fldChar w:fldCharType="begin" w:fldLock="1"/>
      </w:r>
      <w:r w:rsidR="00D84081">
        <w:instrText>ADDIN CSL_CITATION {"citationItems":[{"id":"ITEM-1","itemData":{"DOI":"10.1038/s41467-018-05470-4","ISSN":"2041-1723","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author":[{"dropping-particle":"","family":"Roager","given":"Henrik M","non-dropping-particle":"","parse-names":false,"suffix":""},{"dropping-particle":"","family":"Licht","given":"Tine R","non-dropping-particle":"","parse-names":false,"suffix":""}],"container-title":"Nature Communications","id":"ITEM-1","issue":"1","issued":{"date-parts":[["2018"]]},"page":"3294","title":"Microbial tryptophan catabolites in health and disease","type":"article-journal","volume":"9"},"uris":["http://www.mendeley.com/documents/?uuid=e1c4d10c-b58b-4cd5-893b-bc89b255ff12"]}],"mendeley":{"formattedCitation":"(Roager and Licht, 2018)","plainTextFormattedCitation":"(Roager and Licht, 2018)","previouslyFormattedCitation":"(Roager and Licht, 2018)"},"properties":{"noteIndex":0},"schema":"https://github.com/citation-style-language/schema/raw/master/csl-citation.json"}</w:instrText>
      </w:r>
      <w:r w:rsidR="00196E25">
        <w:fldChar w:fldCharType="separate"/>
      </w:r>
      <w:r w:rsidR="00196E25" w:rsidRPr="00196E25">
        <w:rPr>
          <w:noProof/>
        </w:rPr>
        <w:t>(Roager and Licht, 2018)</w:t>
      </w:r>
      <w:r w:rsidR="00196E25">
        <w:fldChar w:fldCharType="end"/>
      </w:r>
      <w:r>
        <w:t>.</w:t>
      </w:r>
      <w:r w:rsidR="00196E25">
        <w:t xml:space="preserve"> </w:t>
      </w:r>
      <w:r w:rsidR="0061572E">
        <w:t xml:space="preserve">If a </w:t>
      </w:r>
      <w:r w:rsidR="00A265C0">
        <w:t>bacterial communit</w:t>
      </w:r>
      <w:r w:rsidR="0061572E">
        <w:t>y</w:t>
      </w:r>
      <w:r w:rsidR="00A265C0">
        <w:t xml:space="preserve"> resid</w:t>
      </w:r>
      <w:r w:rsidR="0061572E">
        <w:t>es</w:t>
      </w:r>
      <w:r w:rsidR="00A265C0">
        <w:t xml:space="preserve"> in the bloodstream</w:t>
      </w:r>
      <w:r w:rsidR="0061572E">
        <w:t>, its members are</w:t>
      </w:r>
      <w:r w:rsidR="00A265C0">
        <w:t xml:space="preserve"> also</w:t>
      </w:r>
      <w:r w:rsidR="0061572E">
        <w:t xml:space="preserve"> likely to</w:t>
      </w:r>
      <w:r w:rsidR="00A265C0">
        <w:t xml:space="preserve"> closely interact </w:t>
      </w:r>
      <w:r w:rsidR="0061572E">
        <w:t>with the host</w:t>
      </w:r>
      <w:r w:rsidR="00A265C0">
        <w:t xml:space="preserve">. </w:t>
      </w:r>
      <w:r w:rsidR="00401440">
        <w:t xml:space="preserve">However, it remains unclear </w:t>
      </w:r>
      <w:r w:rsidR="00E3210C">
        <w:t>how these interactions affect human health.</w:t>
      </w:r>
      <w:r w:rsidR="00314D93">
        <w:t xml:space="preserve"> </w:t>
      </w:r>
      <w:r w:rsidR="0044699E">
        <w:t xml:space="preserve">Bacteria </w:t>
      </w:r>
      <w:r w:rsidR="00641296">
        <w:t>in blood</w:t>
      </w:r>
      <w:r w:rsidR="0044699E">
        <w:t xml:space="preserve"> was suggested to pla</w:t>
      </w:r>
      <w:r w:rsidR="006A4724">
        <w:t xml:space="preserve">y a role in </w:t>
      </w:r>
      <w:r w:rsidR="00641296">
        <w:t>chronic inflammatory diseases such as Alzheimer’s disease</w:t>
      </w:r>
      <w:r w:rsidR="0044699E">
        <w:t xml:space="preserve"> </w:t>
      </w:r>
      <w:r w:rsidR="0044699E">
        <w:fldChar w:fldCharType="begin" w:fldLock="1"/>
      </w:r>
      <w:r w:rsidR="0044699E">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44699E">
        <w:fldChar w:fldCharType="separate"/>
      </w:r>
      <w:r w:rsidR="0044699E" w:rsidRPr="0044699E">
        <w:rPr>
          <w:noProof/>
        </w:rPr>
        <w:t xml:space="preserve">(Potgieter </w:t>
      </w:r>
      <w:r w:rsidR="0044699E" w:rsidRPr="0044699E">
        <w:rPr>
          <w:i/>
          <w:noProof/>
        </w:rPr>
        <w:t>et al.</w:t>
      </w:r>
      <w:r w:rsidR="0044699E" w:rsidRPr="0044699E">
        <w:rPr>
          <w:noProof/>
        </w:rPr>
        <w:t>, 2015)</w:t>
      </w:r>
      <w:r w:rsidR="0044699E">
        <w:fldChar w:fldCharType="end"/>
      </w:r>
      <w:r w:rsidR="00641296">
        <w:t xml:space="preserve">. </w:t>
      </w:r>
      <w:r w:rsidR="0044699E">
        <w:t xml:space="preserve">Additionally, </w:t>
      </w:r>
      <w:r w:rsidR="00641296">
        <w:t xml:space="preserve">the presence of </w:t>
      </w:r>
      <w:r w:rsidR="00641296" w:rsidRPr="007C5CDC">
        <w:rPr>
          <w:i/>
          <w:iCs/>
        </w:rPr>
        <w:t>Acinetobacter</w:t>
      </w:r>
      <w:r w:rsidR="00641296">
        <w:t xml:space="preserve"> </w:t>
      </w:r>
      <w:r w:rsidR="00641296" w:rsidRPr="007C5CDC">
        <w:rPr>
          <w:i/>
          <w:iCs/>
        </w:rPr>
        <w:t>Bauman</w:t>
      </w:r>
      <w:r w:rsidR="00D66BD9">
        <w:rPr>
          <w:i/>
          <w:iCs/>
        </w:rPr>
        <w:t>n</w:t>
      </w:r>
      <w:r w:rsidR="00641296" w:rsidRPr="007C5CDC">
        <w:rPr>
          <w:i/>
          <w:iCs/>
        </w:rPr>
        <w:t>ii</w:t>
      </w:r>
      <w:r w:rsidR="00641296">
        <w:t xml:space="preserve"> </w:t>
      </w:r>
      <w:r w:rsidR="00EC55DE">
        <w:t xml:space="preserve">sequences </w:t>
      </w:r>
      <w:r w:rsidR="00641296">
        <w:t xml:space="preserve">in the blood of type II diabetic patients </w:t>
      </w:r>
      <w:r w:rsidR="00EC55DE">
        <w:t xml:space="preserve">was positively correlated with </w:t>
      </w:r>
      <w:r w:rsidR="00641296">
        <w:t xml:space="preserve">levels of </w:t>
      </w:r>
      <w:r w:rsidR="00EC55DE">
        <w:t>proinflammatory cytokines</w:t>
      </w:r>
      <w:r w:rsidR="00641296">
        <w:t>,</w:t>
      </w:r>
      <w:r w:rsidR="00EC55DE">
        <w:t xml:space="preserve"> and associated with chronic inflammation</w:t>
      </w:r>
      <w:r w:rsidR="00641296">
        <w:t xml:space="preserve"> </w:t>
      </w:r>
      <w:r w:rsidR="00641296">
        <w:fldChar w:fldCharType="begin" w:fldLock="1"/>
      </w:r>
      <w:r w:rsidR="00641296">
        <w:instrText>ADDIN CSL_CITATION {"citationItems":[{"id":"ITEM-1","itemData":{"ISSN":"2589-0042","author":[{"dropping-particle":"","family":"Perera","given":"Dasith","non-dropping-particle":"","parse-names":false,"suffix":""},{"dropping-particle":"","family":"Kleinstein","given":"Sarah E","non-dropping-particle":"","parse-names":false,"suffix":""},{"dropping-particle":"","family":"Hanson","given":"Benjamin","non-dropping-particle":"","parse-names":false,"suffix":""},{"dropping-particle":"","family":"Hasturk","given":"Hatice","non-dropping-particle":"","parse-names":false,"suffix":""},{"dropping-particle":"","family":"Eveloff","given":"Ryan","non-dropping-particle":"","parse-names":false,"suffix":""},{"dropping-particle":"","family":"Freire","given":"Marcelo","non-dropping-particle":"","parse-names":false,"suffix":""},{"dropping-particle":"","family":"Ramsey","given":"Matthew","non-dropping-particle":"","parse-names":false,"suffix":""}],"container-title":"Iscience","id":"ITEM-1","issue":"1","issued":{"date-parts":[["2021"]]},"page":"101941","publisher":"Elsevier","title":"Impaired host response and the presence of Acinetobacter baumannii in the serum microbiome of type-II diabetic patients","type":"article-journal","volume":"24"},"uris":["http://www.mendeley.com/documents/?uuid=7ea1491e-4cc7-4433-b53d-db1d6c7b2f2f"]}],"mendeley":{"formattedCitation":"(Perera &lt;i&gt;et al.&lt;/i&gt;, 2021)","plainTextFormattedCitation":"(Perera et al., 2021)","previouslyFormattedCitation":"(Perera &lt;i&gt;et al.&lt;/i&gt;, 2021)"},"properties":{"noteIndex":0},"schema":"https://github.com/citation-style-language/schema/raw/master/csl-citation.json"}</w:instrText>
      </w:r>
      <w:r w:rsidR="00641296">
        <w:fldChar w:fldCharType="separate"/>
      </w:r>
      <w:r w:rsidR="00641296" w:rsidRPr="007C5CDC">
        <w:rPr>
          <w:noProof/>
        </w:rPr>
        <w:t xml:space="preserve">(Perera </w:t>
      </w:r>
      <w:r w:rsidR="00641296" w:rsidRPr="007C5CDC">
        <w:rPr>
          <w:i/>
          <w:noProof/>
        </w:rPr>
        <w:t>et al.</w:t>
      </w:r>
      <w:r w:rsidR="00641296" w:rsidRPr="007C5CDC">
        <w:rPr>
          <w:noProof/>
        </w:rPr>
        <w:t>, 2021)</w:t>
      </w:r>
      <w:r w:rsidR="00641296">
        <w:fldChar w:fldCharType="end"/>
      </w:r>
      <w:r w:rsidR="00EC55DE">
        <w:t>.</w:t>
      </w:r>
      <w:r w:rsidR="00D16C5D">
        <w:t xml:space="preserve"> These findings suggest that bacterial residents in blood </w:t>
      </w:r>
      <w:r w:rsidR="00F527EA">
        <w:t>may</w:t>
      </w:r>
      <w:r w:rsidR="00D16C5D">
        <w:t xml:space="preserve"> play a role in human health and disease. </w:t>
      </w:r>
      <w:r w:rsidR="00220967">
        <w:t>If so, information about these interactions</w:t>
      </w:r>
      <w:r w:rsidR="00D16C5D">
        <w:t xml:space="preserve"> may be harnessed to develop microbiome-based therapeutics. </w:t>
      </w:r>
    </w:p>
    <w:p w14:paraId="44B7CC6E" w14:textId="699C7183" w:rsidR="000A7306" w:rsidRDefault="00220967" w:rsidP="000A7306">
      <w:pPr>
        <w:rPr>
          <w:lang w:val="en-GB"/>
        </w:rPr>
      </w:pPr>
      <w:r>
        <w:t>Further</w:t>
      </w:r>
      <w:r w:rsidR="00D16C5D">
        <w:t>,</w:t>
      </w:r>
      <w:r w:rsidR="00230A0D">
        <w:rPr>
          <w:lang w:val="en-GB"/>
        </w:rPr>
        <w:t xml:space="preserve"> </w:t>
      </w:r>
      <w:r>
        <w:rPr>
          <w:lang w:val="en-GB"/>
        </w:rPr>
        <w:t xml:space="preserve">the </w:t>
      </w:r>
      <w:r w:rsidR="00444A26">
        <w:rPr>
          <w:lang w:val="en-GB"/>
        </w:rPr>
        <w:t xml:space="preserve">abundance of </w:t>
      </w:r>
      <w:r w:rsidR="003D724D">
        <w:rPr>
          <w:lang w:val="en-GB"/>
        </w:rPr>
        <w:t xml:space="preserve">certain </w:t>
      </w:r>
      <w:r w:rsidR="00D16C5D">
        <w:rPr>
          <w:lang w:val="en-GB"/>
        </w:rPr>
        <w:t>bacterial taxa</w:t>
      </w:r>
      <w:r w:rsidR="00444A26">
        <w:rPr>
          <w:lang w:val="en-GB"/>
        </w:rPr>
        <w:t xml:space="preserve"> in</w:t>
      </w:r>
      <w:r w:rsidR="000A7306">
        <w:rPr>
          <w:lang w:val="en-GB"/>
        </w:rPr>
        <w:t xml:space="preserve"> blood</w:t>
      </w:r>
      <w:r w:rsidR="003D724D">
        <w:rPr>
          <w:lang w:val="en-GB"/>
        </w:rPr>
        <w:t xml:space="preserve"> has been</w:t>
      </w:r>
      <w:r>
        <w:rPr>
          <w:lang w:val="en-GB"/>
        </w:rPr>
        <w:t xml:space="preserve"> </w:t>
      </w:r>
      <w:r w:rsidR="00230A0D">
        <w:rPr>
          <w:lang w:val="en-GB"/>
        </w:rPr>
        <w:t>associated with</w:t>
      </w:r>
      <w:r w:rsidR="000A7306">
        <w:rPr>
          <w:lang w:val="en-GB"/>
        </w:rPr>
        <w:t xml:space="preserve"> health status. For example, </w:t>
      </w:r>
      <w:r w:rsidR="00444A26" w:rsidRPr="00444A26">
        <w:rPr>
          <w:i/>
          <w:iCs/>
          <w:lang w:val="en-GB"/>
        </w:rPr>
        <w:t>Klebsiella</w:t>
      </w:r>
      <w:r w:rsidR="00444A26">
        <w:rPr>
          <w:lang w:val="en-GB"/>
        </w:rPr>
        <w:t xml:space="preserve"> and </w:t>
      </w:r>
      <w:r w:rsidR="00444A26" w:rsidRPr="00444A26">
        <w:rPr>
          <w:i/>
          <w:iCs/>
          <w:lang w:val="en-GB"/>
        </w:rPr>
        <w:t>Acinetobacter</w:t>
      </w:r>
      <w:r w:rsidR="000A7306">
        <w:rPr>
          <w:lang w:val="en-GB"/>
        </w:rPr>
        <w:t xml:space="preserve"> </w:t>
      </w:r>
      <w:r w:rsidR="00766EF5">
        <w:rPr>
          <w:lang w:val="en-GB"/>
        </w:rPr>
        <w:t xml:space="preserve">were enriched in the </w:t>
      </w:r>
      <w:r w:rsidR="000A7306">
        <w:rPr>
          <w:lang w:val="en-GB"/>
        </w:rPr>
        <w:t>blood of hepatocellular carcinoma</w:t>
      </w:r>
      <w:r w:rsidR="00766EF5">
        <w:rPr>
          <w:lang w:val="en-GB"/>
        </w:rPr>
        <w:t xml:space="preserve"> patients</w:t>
      </w:r>
      <w:r w:rsidR="000A7306">
        <w:rPr>
          <w:lang w:val="en-GB"/>
        </w:rPr>
        <w:t xml:space="preserve"> </w:t>
      </w:r>
      <w:r w:rsidR="000A7306">
        <w:rPr>
          <w:lang w:val="en-GB"/>
        </w:rPr>
        <w:fldChar w:fldCharType="begin" w:fldLock="1"/>
      </w:r>
      <w:r w:rsidR="000A7306">
        <w:rPr>
          <w:lang w:val="en-GB"/>
        </w:rPr>
        <w:instrText>ADDIN CSL_CITATION {"citationItems":[{"id":"ITEM-1","itemData":{"DOI":"10.1038/s41598-019-44012-w","ISSN":"2045-2322","abstract":"Circulating microbial dysbiosis is associated with chronic liver disease including nonalcoholic steatohepatitis and alcoholic liver disease. In this study, we evaluated whether disease-specific alterations of circulating microbiome are present in patients with cirrhosis and hepatocellular carcinoma (HCC), and their potential as diagnostic biomarkers for HCC. We performed cross-sectional metagenomic analyses of serum samples from 79 patients with HCC, 83 with cirrhosis, and 201 matching healthy controls, and validated the results in the same number of subjects. Serum bacterial DNA was analyzed using high-throughput pyrosequencing after amplification of the V3–V4 hypervariable regions of 16S rDNA. Blood microbial diversity was significantly reduced in HCC, compared with cirrhosis and control. There were significant differences in the relative abundances of several bacterial taxa that correlate with the presence of HCC, thus defining a specific blood microbiome-derived metagenomic signature of HCC. We identified 5 microbial gene markers-based model which distinguished HCC from controls with an area under the receiver-operating curve (AUC) of 0.879 and a balanced accuracy of 81.6%. In the validation, this model accurately distinguished HCC with an AUC of 0.875 and an accuracy of 79.8%. In conclusion, circulating microbiome-based signatures may be potential biomarkers for the detection HCC.","author":[{"dropping-particle":"","family":"Cho","given":"Eun Ju","non-dropping-particle":"","parse-names":false,"suffix":""},{"dropping-particle":"","family":"Leem","given":"Sangseob","non-dropping-particle":"","parse-names":false,"suffix":""},{"dropping-particle":"","family":"Kim","given":"Sun Ah","non-dropping-particle":"","parse-names":false,"suffix":""},{"dropping-particle":"","family":"Yang","given":"Jinho","non-dropping-particle":"","parse-names":false,"suffix":""},{"dropping-particle":"Bin","family":"Lee","given":"Yun","non-dropping-particle":"","parse-names":false,"suffix":""},{"dropping-particle":"","family":"Kim","given":"Soon Sun","non-dropping-particle":"","parse-names":false,"suffix":""},{"dropping-particle":"","family":"Cheong","given":"Jae Youn","non-dropping-particle":"","parse-names":false,"suffix":""},{"dropping-particle":"","family":"Cho","given":"Sung Won","non-dropping-particle":"","parse-names":false,"suffix":""},{"dropping-particle":"","family":"Kim","given":"Ji Won","non-dropping-particle":"","parse-names":false,"suffix":""},{"dropping-particle":"","family":"Kim","given":"Sung-Min","non-dropping-particle":"","parse-names":false,"suffix":""},{"dropping-particle":"","family":"Yoon","given":"Jung-Hwan","non-dropping-particle":"","parse-names":false,"suffix":""},{"dropping-particle":"","family":"Park","given":"Taesung","non-dropping-particle":"","parse-names":false,"suffix":""}],"container-title":"Scientific Reports","id":"ITEM-1","issue":"1","issued":{"date-parts":[["2019"]]},"page":"7536","title":"Circulating Microbiota-Based Metagenomic Signature for Detection of Hepatocellular Carcinoma","type":"article-journal","volume":"9"},"uris":["http://www.mendeley.com/documents/?uuid=4a71bfff-631b-4716-b860-dffe8f89f773"]}],"mendeley":{"formattedCitation":"(Cho &lt;i&gt;et al.&lt;/i&gt;, 2019)","plainTextFormattedCitation":"(Cho et al., 2019)","previouslyFormattedCitation":"(Cho &lt;i&gt;et al.&lt;/i&gt;, 2019)"},"properties":{"noteIndex":0},"schema":"https://github.com/citation-style-language/schema/raw/master/csl-citation.json"}</w:instrText>
      </w:r>
      <w:r w:rsidR="000A7306">
        <w:rPr>
          <w:lang w:val="en-GB"/>
        </w:rPr>
        <w:fldChar w:fldCharType="separate"/>
      </w:r>
      <w:r w:rsidR="000A7306" w:rsidRPr="00C17E96">
        <w:rPr>
          <w:noProof/>
          <w:lang w:val="en-GB"/>
        </w:rPr>
        <w:t xml:space="preserve">(Cho </w:t>
      </w:r>
      <w:r w:rsidR="000A7306" w:rsidRPr="00C17E96">
        <w:rPr>
          <w:i/>
          <w:noProof/>
          <w:lang w:val="en-GB"/>
        </w:rPr>
        <w:t>et al.</w:t>
      </w:r>
      <w:r w:rsidR="000A7306" w:rsidRPr="00C17E96">
        <w:rPr>
          <w:noProof/>
          <w:lang w:val="en-GB"/>
        </w:rPr>
        <w:t>, 2019)</w:t>
      </w:r>
      <w:r w:rsidR="000A7306">
        <w:rPr>
          <w:lang w:val="en-GB"/>
        </w:rPr>
        <w:fldChar w:fldCharType="end"/>
      </w:r>
      <w:r w:rsidR="00766EF5">
        <w:rPr>
          <w:lang w:val="en-GB"/>
        </w:rPr>
        <w:t xml:space="preserve"> while </w:t>
      </w:r>
      <w:r w:rsidR="00766EF5" w:rsidRPr="00D16C5D">
        <w:rPr>
          <w:i/>
          <w:iCs/>
          <w:lang w:val="en-GB"/>
        </w:rPr>
        <w:t>Staphylococcus</w:t>
      </w:r>
      <w:r w:rsidR="00766EF5">
        <w:rPr>
          <w:lang w:val="en-GB"/>
        </w:rPr>
        <w:t xml:space="preserve"> was more abundant in celiac disease patients </w:t>
      </w:r>
      <w:r w:rsidR="00766EF5">
        <w:rPr>
          <w:lang w:val="en-GB"/>
        </w:rPr>
        <w:fldChar w:fldCharType="begin" w:fldLock="1"/>
      </w:r>
      <w:r w:rsidR="00766EF5">
        <w:rPr>
          <w:lang w:val="en-GB"/>
        </w:rPr>
        <w:instrText>ADDIN CSL_CITATION {"citationItems":[{"id":"ITEM-1","itemData":{"DOI":"https://doi.org/10.1016/j.humic.2018.12.001","ISSN":"2452-2317","abstract":"Celiac disease is a multifactorial autoimmune enteropathy triggered by ingestion of gluten in genetically predisposed individuals. The increase of incidence in celiac disease suggests that additional environmental factors other than gluten may contribute to its onset and development. While intestinal dysbiosis has already been associated with celiac disease, the role that the blood microbiome plays in the loss of tolerance to gluten is unknown. In this study we aimed at evaluating weather celiac patients are characterized by alterations in the blood microbiome and how these changes may relate to the intestinal microbiome composition and, ultimately, to the loss of tolerance to gluten. Our data highlight alterations in the blood microbiome composition and taxonomic diversity in celiac patients as compared to healthy subjects. Although preliminary, these findings suggest that changes in the blood microbiome may contribute to the pathogenesis of celiac disease and open the possibility of new therapeutic and diagnostic tools for celiac patients.","author":[{"dropping-particle":"","family":"Serena","given":"Gloria","non-dropping-particle":"","parse-names":false,"suffix":""},{"dropping-particle":"","family":"Davies","given":"Camron","non-dropping-particle":"","parse-names":false,"suffix":""},{"dropping-particle":"","family":"Cetinbas","given":"Murat","non-dropping-particle":"","parse-names":false,"suffix":""},{"dropping-particle":"","family":"Sadreyev","given":"Ruslan I","non-dropping-particle":"","parse-names":false,"suffix":""},{"dropping-particle":"","family":"Fasano","given":"Alessio","non-dropping-particle":"","parse-names":false,"suffix":""}],"container-title":"Human Microbiome Journal","id":"ITEM-1","issued":{"date-parts":[["2019"]]},"page":"100049","title":"Analysis of blood and fecal microbiome profile in patients with celiac disease","type":"article-journal","volume":"11"},"uris":["http://www.mendeley.com/documents/?uuid=81899c15-bfce-47e6-8d17-77265a8c5a4c"]}],"mendeley":{"formattedCitation":"(Serena &lt;i&gt;et al.&lt;/i&gt;, 2019)","plainTextFormattedCitation":"(Serena et al., 2019)"},"properties":{"noteIndex":0},"schema":"https://github.com/citation-style-language/schema/raw/master/csl-citation.json"}</w:instrText>
      </w:r>
      <w:r w:rsidR="00766EF5">
        <w:rPr>
          <w:lang w:val="en-GB"/>
        </w:rPr>
        <w:fldChar w:fldCharType="separate"/>
      </w:r>
      <w:r w:rsidR="00766EF5" w:rsidRPr="00766EF5">
        <w:rPr>
          <w:noProof/>
          <w:lang w:val="en-GB"/>
        </w:rPr>
        <w:t xml:space="preserve">(Serena </w:t>
      </w:r>
      <w:r w:rsidR="00766EF5" w:rsidRPr="00766EF5">
        <w:rPr>
          <w:i/>
          <w:noProof/>
          <w:lang w:val="en-GB"/>
        </w:rPr>
        <w:t>et al.</w:t>
      </w:r>
      <w:r w:rsidR="00766EF5" w:rsidRPr="00766EF5">
        <w:rPr>
          <w:noProof/>
          <w:lang w:val="en-GB"/>
        </w:rPr>
        <w:t>, 2019)</w:t>
      </w:r>
      <w:r w:rsidR="00766EF5">
        <w:rPr>
          <w:lang w:val="en-GB"/>
        </w:rPr>
        <w:fldChar w:fldCharType="end"/>
      </w:r>
      <w:r w:rsidR="00766EF5">
        <w:rPr>
          <w:lang w:val="en-GB"/>
        </w:rPr>
        <w:t>.</w:t>
      </w:r>
      <w:r>
        <w:rPr>
          <w:lang w:val="en-GB"/>
        </w:rPr>
        <w:t xml:space="preserve"> </w:t>
      </w:r>
      <w:r w:rsidR="008135C2">
        <w:rPr>
          <w:lang w:val="en-GB"/>
        </w:rPr>
        <w:t xml:space="preserve">Such associations can be learnt by machine learning models for </w:t>
      </w:r>
      <w:r w:rsidR="00322E0B">
        <w:rPr>
          <w:lang w:val="en-GB"/>
        </w:rPr>
        <w:t xml:space="preserve">developing </w:t>
      </w:r>
      <w:r w:rsidR="008135C2">
        <w:rPr>
          <w:lang w:val="en-GB"/>
        </w:rPr>
        <w:t>diagno</w:t>
      </w:r>
      <w:r w:rsidR="00322E0B">
        <w:rPr>
          <w:lang w:val="en-GB"/>
        </w:rPr>
        <w:t xml:space="preserve">stic tools. </w:t>
      </w:r>
      <w:r w:rsidR="004F5633">
        <w:rPr>
          <w:lang w:val="en-GB"/>
        </w:rPr>
        <w:t>Additionally</w:t>
      </w:r>
      <w:r w:rsidR="00322E0B">
        <w:rPr>
          <w:lang w:val="en-GB"/>
        </w:rPr>
        <w:t>, these associations may be used</w:t>
      </w:r>
      <w:r w:rsidR="008135C2">
        <w:rPr>
          <w:lang w:val="en-GB"/>
        </w:rPr>
        <w:t xml:space="preserve"> </w:t>
      </w:r>
      <w:r w:rsidR="0018192E">
        <w:rPr>
          <w:lang w:val="en-GB"/>
        </w:rPr>
        <w:t xml:space="preserve">to determine an individual’s predisposition to disease, or </w:t>
      </w:r>
      <w:r w:rsidR="008135C2">
        <w:rPr>
          <w:lang w:val="en-GB"/>
        </w:rPr>
        <w:t>for predicting disease onset (</w:t>
      </w:r>
      <w:r w:rsidR="008135C2" w:rsidRPr="007F0390">
        <w:rPr>
          <w:i/>
          <w:iCs/>
          <w:lang w:val="en-GB"/>
        </w:rPr>
        <w:t>i.e.</w:t>
      </w:r>
      <w:r w:rsidR="008135C2">
        <w:rPr>
          <w:lang w:val="en-GB"/>
        </w:rPr>
        <w:t xml:space="preserve"> prognosis)</w:t>
      </w:r>
      <w:r w:rsidR="0018192E">
        <w:rPr>
          <w:lang w:val="en-GB"/>
        </w:rPr>
        <w:t>. This would</w:t>
      </w:r>
      <w:r w:rsidR="00322E0B">
        <w:rPr>
          <w:lang w:val="en-GB"/>
        </w:rPr>
        <w:t xml:space="preserve"> </w:t>
      </w:r>
      <w:r w:rsidR="0018192E">
        <w:rPr>
          <w:lang w:val="en-GB"/>
        </w:rPr>
        <w:t xml:space="preserve">permit measures for disease </w:t>
      </w:r>
      <w:r w:rsidR="00322E0B">
        <w:rPr>
          <w:lang w:val="en-GB"/>
        </w:rPr>
        <w:t>prevention or early intervention</w:t>
      </w:r>
      <w:r w:rsidR="0018192E">
        <w:rPr>
          <w:lang w:val="en-GB"/>
        </w:rPr>
        <w:t>.</w:t>
      </w:r>
      <w:r w:rsidR="007F0390">
        <w:rPr>
          <w:lang w:val="en-GB"/>
        </w:rPr>
        <w:t xml:space="preserve"> </w:t>
      </w:r>
    </w:p>
    <w:p w14:paraId="71DBCE44" w14:textId="25DD9C0B" w:rsidR="00F00F3A" w:rsidRPr="00F00F3A" w:rsidRDefault="004109C5" w:rsidP="00F00F3A">
      <w:pPr>
        <w:pStyle w:val="Heading2"/>
      </w:pPr>
      <w:r>
        <w:lastRenderedPageBreak/>
        <w:t>L</w:t>
      </w:r>
      <w:r w:rsidR="00F00F3A">
        <w:t>imitations</w:t>
      </w:r>
      <w:r w:rsidR="009A2F9A">
        <w:t xml:space="preserve"> and suggestions</w:t>
      </w:r>
    </w:p>
    <w:p w14:paraId="3ADBD8DA" w14:textId="69F378EE" w:rsidR="003B6614" w:rsidRDefault="00BA7FDE" w:rsidP="006C7246">
      <w:pPr>
        <w:rPr>
          <w:rFonts w:eastAsia="Times New Roman" w:cs="Times New Roman"/>
          <w:szCs w:val="24"/>
          <w:lang w:val="en-GB"/>
        </w:rPr>
      </w:pPr>
      <w:r>
        <w:rPr>
          <w:lang w:val="en-GB"/>
        </w:rPr>
        <w:t>This study focused on contamination arising from reagents during library preparation and sequencing.</w:t>
      </w:r>
      <w:r w:rsidR="00CE7FE6">
        <w:rPr>
          <w:lang w:val="en-GB"/>
        </w:rPr>
        <w:t xml:space="preserve"> </w:t>
      </w:r>
      <w:r>
        <w:rPr>
          <w:lang w:val="en-GB"/>
        </w:rPr>
        <w:t xml:space="preserve">However, </w:t>
      </w:r>
      <w:r w:rsidR="0035420A">
        <w:rPr>
          <w:lang w:val="en-GB"/>
        </w:rPr>
        <w:t xml:space="preserve">contaminant microbial sequences may be introduced at any step along the process from sample collection to sequence. Ideally, appropriate negative controls for each sample processing step should be included. For example, </w:t>
      </w:r>
      <w:r w:rsidR="00937B83">
        <w:rPr>
          <w:lang w:val="en-GB"/>
        </w:rPr>
        <w:fldChar w:fldCharType="begin" w:fldLock="1"/>
      </w:r>
      <w:r w:rsidR="00D25F22">
        <w:rPr>
          <w:lang w:val="en-GB"/>
        </w:rPr>
        <w:instrText>ADDIN CSL_CITATION {"citationItems":[{"id":"ITEM-1","itemData":{"ISSN":"0385-5600","author":[{"dropping-particle":"","family":"Moriyama","given":"Kosei","non-dropping-particle":"","parse-names":false,"suffix":""},{"dropping-particle":"","family":"Ando","given":"Chie","non-dropping-particle":"","parse-names":false,"suffix":""},{"dropping-particle":"","family":"Tashiro","given":"Kosuke","non-dropping-particle":"","parse-names":false,"suffix":""},{"dropping-particle":"","family":"Kuhara","given":"Satoru","non-dropping-particle":"","parse-names":false,"suffix":""},{"dropping-particle":"","family":"Okamura","given":"Seiichi","non-dropping-particle":"","parse-names":false,"suffix":""},{"dropping-particle":"","family":"Nakano","given":"Shuji","non-dropping-particle":"","parse-names":false,"suffix":""},{"dropping-particle":"","family":"Takagi","given":"Yasumitsu","non-dropping-particle":"","parse-names":false,"suffix":""},{"dropping-particle":"","family":"Miki","given":"Takeyoshi","non-dropping-particle":"","parse-names":false,"suffix":""},{"dropping-particle":"","family":"Nakashima","given":"Yoshiyuki","non-dropping-particle":"","parse-names":false,"suffix":""},{"dropping-particle":"","family":"Hirakawa","given":"Hideki","non-dropping-particle":"","parse-names":false,"suffix":""}],"container-title":"Microbiology and immunology","id":"ITEM-1","issue":"7","issued":{"date-parts":[["2008"]]},"page":"375-382","publisher":"Wiley Online Library","title":"Polymerase chain reaction detection of bacterial 16S rRNA gene in human blood","type":"article-journal","volume":"52"},"uris":["http://www.mendeley.com/documents/?uuid=a0ec0edd-a55b-4e46-8004-4ef3064cc620"]}],"mendeley":{"formattedCitation":"(Moriyama &lt;i&gt;et al.&lt;/i&gt;, 2008)","manualFormatting":"Moriyama et al. (2008)","plainTextFormattedCitation":"(Moriyama et al., 2008)","previouslyFormattedCitation":"(Moriyama &lt;i&gt;et al.&lt;/i&gt;, 2008)"},"properties":{"noteIndex":0},"schema":"https://github.com/citation-style-language/schema/raw/master/csl-citation.json"}</w:instrText>
      </w:r>
      <w:r w:rsidR="00937B83">
        <w:rPr>
          <w:lang w:val="en-GB"/>
        </w:rPr>
        <w:fldChar w:fldCharType="separate"/>
      </w:r>
      <w:r w:rsidR="00937B83" w:rsidRPr="00937B83">
        <w:rPr>
          <w:noProof/>
          <w:lang w:val="en-GB"/>
        </w:rPr>
        <w:t xml:space="preserve">Moriyama </w:t>
      </w:r>
      <w:r w:rsidR="00937B83" w:rsidRPr="00937B83">
        <w:rPr>
          <w:i/>
          <w:noProof/>
          <w:lang w:val="en-GB"/>
        </w:rPr>
        <w:t>et al.</w:t>
      </w:r>
      <w:r w:rsidR="00937B83">
        <w:rPr>
          <w:i/>
          <w:noProof/>
          <w:lang w:val="en-GB"/>
        </w:rPr>
        <w:t xml:space="preserve"> </w:t>
      </w:r>
      <w:r w:rsidR="00937B83" w:rsidRPr="00937B83">
        <w:rPr>
          <w:iCs/>
          <w:noProof/>
          <w:lang w:val="en-GB"/>
        </w:rPr>
        <w:t>(</w:t>
      </w:r>
      <w:r w:rsidR="00937B83" w:rsidRPr="00937B83">
        <w:rPr>
          <w:noProof/>
          <w:lang w:val="en-GB"/>
        </w:rPr>
        <w:t>2008)</w:t>
      </w:r>
      <w:r w:rsidR="00937B83">
        <w:rPr>
          <w:lang w:val="en-GB"/>
        </w:rPr>
        <w:fldChar w:fldCharType="end"/>
      </w:r>
      <w:r w:rsidR="0035420A">
        <w:rPr>
          <w:lang w:val="en-GB"/>
        </w:rPr>
        <w:t xml:space="preserve"> </w:t>
      </w:r>
      <w:r w:rsidR="00937B83">
        <w:rPr>
          <w:lang w:val="en-GB"/>
        </w:rPr>
        <w:t>used saline water exposed to povidone-iodine skin as a negative control for phlebotomy-associated contamination.</w:t>
      </w:r>
      <w:r w:rsidR="00F577DE">
        <w:rPr>
          <w:lang w:val="en-GB"/>
        </w:rPr>
        <w:t xml:space="preserve"> </w:t>
      </w:r>
      <w:r w:rsidR="00405C71">
        <w:rPr>
          <w:lang w:val="en-GB"/>
        </w:rPr>
        <w:t xml:space="preserve">Additionally, DNA extraction can be performed on skin-exposed saline water to control for extraction-associated contamination. Alternatively, sterile water can be used in place of </w:t>
      </w:r>
      <w:r w:rsidR="0060459C">
        <w:rPr>
          <w:lang w:val="en-GB"/>
        </w:rPr>
        <w:t xml:space="preserve">blood during DNA extraction. Comparisons of microbial </w:t>
      </w:r>
      <w:r w:rsidR="007901F0">
        <w:rPr>
          <w:lang w:val="en-GB"/>
        </w:rPr>
        <w:t xml:space="preserve">taxonomic profiles </w:t>
      </w:r>
      <w:r w:rsidR="0060459C">
        <w:rPr>
          <w:lang w:val="en-GB"/>
        </w:rPr>
        <w:t xml:space="preserve">obtained from these different controls </w:t>
      </w:r>
      <w:r w:rsidR="00BE55F0">
        <w:rPr>
          <w:lang w:val="en-GB"/>
        </w:rPr>
        <w:t xml:space="preserve">would </w:t>
      </w:r>
      <w:r w:rsidR="0060459C">
        <w:rPr>
          <w:lang w:val="en-GB"/>
        </w:rPr>
        <w:t>allow</w:t>
      </w:r>
      <w:r w:rsidR="007901F0">
        <w:rPr>
          <w:lang w:val="en-GB"/>
        </w:rPr>
        <w:t xml:space="preserve"> us to track contamination introduced by the different sample processing steps. This </w:t>
      </w:r>
      <w:r w:rsidR="0047173E">
        <w:rPr>
          <w:lang w:val="en-GB"/>
        </w:rPr>
        <w:t>then permits</w:t>
      </w:r>
      <w:r w:rsidR="007901F0">
        <w:rPr>
          <w:lang w:val="en-GB"/>
        </w:rPr>
        <w:t xml:space="preserve"> </w:t>
      </w:r>
      <w:r w:rsidR="0060459C">
        <w:rPr>
          <w:lang w:val="en-GB"/>
        </w:rPr>
        <w:t>more stringent filtering of contaminant taxa from</w:t>
      </w:r>
      <w:r w:rsidR="00BE55F0">
        <w:rPr>
          <w:lang w:val="en-GB"/>
        </w:rPr>
        <w:t xml:space="preserve"> </w:t>
      </w:r>
      <w:r w:rsidR="008D55C0">
        <w:rPr>
          <w:lang w:val="en-GB"/>
        </w:rPr>
        <w:t xml:space="preserve">the </w:t>
      </w:r>
      <w:r w:rsidR="00BE55F0">
        <w:rPr>
          <w:lang w:val="en-GB"/>
        </w:rPr>
        <w:t xml:space="preserve">observed </w:t>
      </w:r>
      <w:r w:rsidR="00AE0849">
        <w:rPr>
          <w:lang w:val="en-GB"/>
        </w:rPr>
        <w:t xml:space="preserve">taxonomic </w:t>
      </w:r>
      <w:r w:rsidR="0060459C">
        <w:rPr>
          <w:lang w:val="en-GB"/>
        </w:rPr>
        <w:t>profiles</w:t>
      </w:r>
      <w:r w:rsidR="00BE55F0">
        <w:rPr>
          <w:lang w:val="en-GB"/>
        </w:rPr>
        <w:t xml:space="preserve"> </w:t>
      </w:r>
      <w:r w:rsidR="008D55C0">
        <w:rPr>
          <w:lang w:val="en-GB"/>
        </w:rPr>
        <w:t>for</w:t>
      </w:r>
      <w:r w:rsidR="0060459C">
        <w:rPr>
          <w:lang w:val="en-GB"/>
        </w:rPr>
        <w:t xml:space="preserve"> </w:t>
      </w:r>
      <w:r w:rsidR="009A2F9A">
        <w:rPr>
          <w:lang w:val="en-GB"/>
        </w:rPr>
        <w:t>blood</w:t>
      </w:r>
      <w:r w:rsidR="0060459C">
        <w:rPr>
          <w:lang w:val="en-GB"/>
        </w:rPr>
        <w:t xml:space="preserve">. </w:t>
      </w:r>
      <w:r w:rsidR="003F7C65">
        <w:rPr>
          <w:lang w:val="en-GB"/>
        </w:rPr>
        <w:t>Separately, other strategies to computationally reduce the effect of contamination on observed taxonomic profiles may be employed. For example, dilutions of blood samples with DNA-free water</w:t>
      </w:r>
      <w:r w:rsidR="005325DB">
        <w:rPr>
          <w:lang w:val="en-GB"/>
        </w:rPr>
        <w:t xml:space="preserve"> to yield samples with multiple DNA concentrations</w:t>
      </w:r>
      <w:r w:rsidR="00FC5DD1">
        <w:rPr>
          <w:lang w:val="en-GB"/>
        </w:rPr>
        <w:t xml:space="preserve"> post</w:t>
      </w:r>
      <w:r w:rsidR="00B62E49">
        <w:rPr>
          <w:lang w:val="en-GB"/>
        </w:rPr>
        <w:t>-extraction</w:t>
      </w:r>
      <w:r w:rsidR="003F7C65">
        <w:rPr>
          <w:lang w:val="en-GB"/>
        </w:rPr>
        <w:t xml:space="preserve"> could be performed. In such a study design, taxa whose observed relative abundance is inversely correlated to the </w:t>
      </w:r>
      <w:r w:rsidR="003F7C65">
        <w:rPr>
          <w:rFonts w:eastAsia="Times New Roman" w:cs="Times New Roman"/>
          <w:szCs w:val="24"/>
          <w:lang w:val="en-GB"/>
        </w:rPr>
        <w:t xml:space="preserve">sample DNA concentration can be considered contaminants </w:t>
      </w:r>
      <w:r w:rsidR="00D25F22">
        <w:rPr>
          <w:rFonts w:eastAsia="Times New Roman" w:cs="Times New Roman"/>
          <w:szCs w:val="24"/>
          <w:lang w:val="en-GB"/>
        </w:rPr>
        <w:fldChar w:fldCharType="begin" w:fldLock="1"/>
      </w:r>
      <w:r w:rsidR="0030454D">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mendeley":{"formattedCitation":"(Jervis-Bardy &lt;i&gt;et al.&lt;/i&gt;, 2015)","plainTextFormattedCitation":"(Jervis-Bardy et al., 2015)","previouslyFormattedCitation":"(Jervis-Bardy &lt;i&gt;et al.&lt;/i&gt;, 2015)"},"properties":{"noteIndex":0},"schema":"https://github.com/citation-style-language/schema/raw/master/csl-citation.json"}</w:instrText>
      </w:r>
      <w:r w:rsidR="00D25F22">
        <w:rPr>
          <w:rFonts w:eastAsia="Times New Roman" w:cs="Times New Roman"/>
          <w:szCs w:val="24"/>
          <w:lang w:val="en-GB"/>
        </w:rPr>
        <w:fldChar w:fldCharType="separate"/>
      </w:r>
      <w:r w:rsidR="00D25F22" w:rsidRPr="00D25F22">
        <w:rPr>
          <w:rFonts w:eastAsia="Times New Roman" w:cs="Times New Roman"/>
          <w:noProof/>
          <w:szCs w:val="24"/>
          <w:lang w:val="en-GB"/>
        </w:rPr>
        <w:t xml:space="preserve">(Jervis-Bardy </w:t>
      </w:r>
      <w:r w:rsidR="00D25F22" w:rsidRPr="00D25F22">
        <w:rPr>
          <w:rFonts w:eastAsia="Times New Roman" w:cs="Times New Roman"/>
          <w:i/>
          <w:noProof/>
          <w:szCs w:val="24"/>
          <w:lang w:val="en-GB"/>
        </w:rPr>
        <w:t>et al.</w:t>
      </w:r>
      <w:r w:rsidR="00D25F22" w:rsidRPr="00D25F22">
        <w:rPr>
          <w:rFonts w:eastAsia="Times New Roman" w:cs="Times New Roman"/>
          <w:noProof/>
          <w:szCs w:val="24"/>
          <w:lang w:val="en-GB"/>
        </w:rPr>
        <w:t>, 2015)</w:t>
      </w:r>
      <w:r w:rsidR="00D25F22">
        <w:rPr>
          <w:rFonts w:eastAsia="Times New Roman" w:cs="Times New Roman"/>
          <w:szCs w:val="24"/>
          <w:lang w:val="en-GB"/>
        </w:rPr>
        <w:fldChar w:fldCharType="end"/>
      </w:r>
      <w:r w:rsidR="00D25F22">
        <w:rPr>
          <w:rFonts w:eastAsia="Times New Roman" w:cs="Times New Roman"/>
          <w:szCs w:val="24"/>
          <w:lang w:val="en-GB"/>
        </w:rPr>
        <w:t>.</w:t>
      </w:r>
      <w:r w:rsidR="0042552F">
        <w:rPr>
          <w:rFonts w:eastAsia="Times New Roman" w:cs="Times New Roman"/>
          <w:szCs w:val="24"/>
          <w:lang w:val="en-GB"/>
        </w:rPr>
        <w:t xml:space="preserve"> Such alternative strategies can be used in tandem with the </w:t>
      </w:r>
      <w:r w:rsidR="004926C5">
        <w:rPr>
          <w:rFonts w:eastAsia="Times New Roman" w:cs="Times New Roman"/>
          <w:szCs w:val="24"/>
          <w:lang w:val="en-GB"/>
        </w:rPr>
        <w:t xml:space="preserve">contamination </w:t>
      </w:r>
      <w:r w:rsidR="0042552F">
        <w:rPr>
          <w:rFonts w:eastAsia="Times New Roman" w:cs="Times New Roman"/>
          <w:szCs w:val="24"/>
          <w:lang w:val="en-GB"/>
        </w:rPr>
        <w:t xml:space="preserve">analysis presented in this study for more stringent contaminant removal. </w:t>
      </w:r>
    </w:p>
    <w:p w14:paraId="3C732092" w14:textId="246C47F8" w:rsidR="00D04D60" w:rsidRPr="00221699" w:rsidRDefault="00D04D60" w:rsidP="006C7246">
      <w:pPr>
        <w:rPr>
          <w:lang w:val="en-GB"/>
        </w:rPr>
      </w:pPr>
      <w:r>
        <w:rPr>
          <w:lang w:val="en-GB"/>
        </w:rPr>
        <w:t>Another limitation of this study is the small sample size. The number of controls (</w:t>
      </w:r>
      <w:r w:rsidRPr="0033166C">
        <w:rPr>
          <w:i/>
          <w:iCs/>
          <w:lang w:val="en-GB"/>
        </w:rPr>
        <w:t>n</w:t>
      </w:r>
      <w:r>
        <w:rPr>
          <w:lang w:val="en-GB"/>
        </w:rPr>
        <w:t xml:space="preserve"> = 3) was much lower relative to blood samples (</w:t>
      </w:r>
      <w:r w:rsidRPr="0033166C">
        <w:rPr>
          <w:i/>
          <w:iCs/>
          <w:lang w:val="en-GB"/>
        </w:rPr>
        <w:t>n</w:t>
      </w:r>
      <w:r>
        <w:rPr>
          <w:lang w:val="en-GB"/>
        </w:rPr>
        <w:t xml:space="preserve"> = 23), resulting in highly unequal group sizes. Statistical tests are not meaningful in this context and were therefore avoided to prevent over-interpreting the data. While the addition of more negative controls would have permitted formal statistical testing, this was arguably unnecessary. Indeed, all analyses presented in this study, except that for rarefied genus richness, concordantly suggest an obvious difference between the microbial taxonomic profiles of the blood and control groups (</w:t>
      </w:r>
      <w:r w:rsidRPr="00C84B4C">
        <w:rPr>
          <w:b/>
          <w:bCs/>
          <w:lang w:val="en-GB"/>
        </w:rPr>
        <w:t>Figure 2</w:t>
      </w:r>
      <w:r>
        <w:rPr>
          <w:lang w:val="en-GB"/>
        </w:rPr>
        <w:t xml:space="preserve">). </w:t>
      </w:r>
    </w:p>
    <w:p w14:paraId="183D96BF" w14:textId="7522742D" w:rsidR="00A81C02" w:rsidRDefault="00A81C02" w:rsidP="006C7246">
      <w:r>
        <w:rPr>
          <w:lang w:val="en-GB"/>
        </w:rPr>
        <w:t xml:space="preserve">Separately, metagenomic sequencing measures the DNA molecules present and not live microbial cells. </w:t>
      </w:r>
      <w:r w:rsidR="005678E0">
        <w:rPr>
          <w:lang w:val="en-GB"/>
        </w:rPr>
        <w:t xml:space="preserve">Cell-free </w:t>
      </w:r>
      <w:r w:rsidR="007D0F76">
        <w:rPr>
          <w:lang w:val="en-GB"/>
        </w:rPr>
        <w:t>DNA molecules enter</w:t>
      </w:r>
      <w:r w:rsidR="00BA43C2">
        <w:rPr>
          <w:lang w:val="en-GB"/>
        </w:rPr>
        <w:t>ing</w:t>
      </w:r>
      <w:r w:rsidR="007D0F76">
        <w:rPr>
          <w:lang w:val="en-GB"/>
        </w:rPr>
        <w:t xml:space="preserve"> the bloodstream from other bodily sites such as the mouth or gut may therefore be an alternative explanation for the taxonomic profiles observed in the blood samples. </w:t>
      </w:r>
      <w:r w:rsidR="005678E0">
        <w:t>Additionally, even if the</w:t>
      </w:r>
      <w:r w:rsidR="00A215F9">
        <w:t xml:space="preserve"> detected DNA sequences reflect the presence of live cells in blood, </w:t>
      </w:r>
      <w:r w:rsidR="005678E0">
        <w:t xml:space="preserve">it remains unclear whether these </w:t>
      </w:r>
      <w:r w:rsidR="00A215F9">
        <w:t>microbial cells</w:t>
      </w:r>
      <w:r w:rsidR="005678E0">
        <w:t xml:space="preserve"> are transient or persistent</w:t>
      </w:r>
      <w:r w:rsidR="00A215F9">
        <w:t>. This is</w:t>
      </w:r>
      <w:r w:rsidR="005678E0">
        <w:t xml:space="preserve"> because </w:t>
      </w:r>
      <w:r w:rsidR="005678E0">
        <w:lastRenderedPageBreak/>
        <w:t>the current study design offers only a snapshot of the microbial sequences present.</w:t>
      </w:r>
      <w:r w:rsidR="00A215F9">
        <w:rPr>
          <w:lang w:val="en-GB"/>
        </w:rPr>
        <w:t xml:space="preserve"> Given these limitations, i</w:t>
      </w:r>
      <w:r w:rsidR="0018748E">
        <w:rPr>
          <w:lang w:val="en-GB"/>
        </w:rPr>
        <w:t xml:space="preserve">t must </w:t>
      </w:r>
      <w:r w:rsidR="00A215F9">
        <w:rPr>
          <w:lang w:val="en-GB"/>
        </w:rPr>
        <w:t>be</w:t>
      </w:r>
      <w:r w:rsidR="0018748E">
        <w:rPr>
          <w:lang w:val="en-GB"/>
        </w:rPr>
        <w:t xml:space="preserve"> stressed that further experimental validation is necessary to prove the existence of </w:t>
      </w:r>
      <w:r w:rsidR="00A215F9">
        <w:rPr>
          <w:lang w:val="en-GB"/>
        </w:rPr>
        <w:t>a</w:t>
      </w:r>
      <w:r w:rsidR="0018748E">
        <w:rPr>
          <w:lang w:val="en-GB"/>
        </w:rPr>
        <w:t xml:space="preserve"> hypothetical blood microbiome. One possible strategy is to probe the microbial mRNA</w:t>
      </w:r>
      <w:r w:rsidR="009C1E47">
        <w:rPr>
          <w:lang w:val="en-GB"/>
        </w:rPr>
        <w:t xml:space="preserve"> profile in blood. For example, if metagenomic DNA sequencing identified </w:t>
      </w:r>
      <w:r w:rsidR="005619FD" w:rsidRPr="009C1E47">
        <w:rPr>
          <w:i/>
          <w:iCs/>
          <w:lang w:val="en-GB"/>
        </w:rPr>
        <w:t>Escherichia</w:t>
      </w:r>
      <w:r w:rsidR="009C1E47" w:rsidRPr="009C1E47">
        <w:rPr>
          <w:i/>
          <w:iCs/>
          <w:lang w:val="en-GB"/>
        </w:rPr>
        <w:t xml:space="preserve"> coli</w:t>
      </w:r>
      <w:r w:rsidR="0018748E">
        <w:rPr>
          <w:lang w:val="en-GB"/>
        </w:rPr>
        <w:t xml:space="preserve"> </w:t>
      </w:r>
      <w:r w:rsidR="009C1E47">
        <w:rPr>
          <w:lang w:val="en-GB"/>
        </w:rPr>
        <w:t xml:space="preserve">in blood, we expect to also </w:t>
      </w:r>
      <w:r w:rsidR="00651B31">
        <w:rPr>
          <w:lang w:val="en-GB"/>
        </w:rPr>
        <w:t>observe</w:t>
      </w:r>
      <w:r w:rsidR="009C1E47">
        <w:rPr>
          <w:lang w:val="en-GB"/>
        </w:rPr>
        <w:t xml:space="preserve"> </w:t>
      </w:r>
      <w:r w:rsidR="009C1E47" w:rsidRPr="009C1E47">
        <w:rPr>
          <w:i/>
          <w:iCs/>
          <w:lang w:val="en-GB"/>
        </w:rPr>
        <w:t>E. coli</w:t>
      </w:r>
      <w:r w:rsidR="009C1E47">
        <w:rPr>
          <w:lang w:val="en-GB"/>
        </w:rPr>
        <w:t xml:space="preserve">-specific mRNA species. </w:t>
      </w:r>
      <w:r w:rsidR="0018748E">
        <w:rPr>
          <w:lang w:val="en-GB"/>
        </w:rPr>
        <w:t xml:space="preserve">Concordance between </w:t>
      </w:r>
      <w:r w:rsidR="00651B31">
        <w:rPr>
          <w:lang w:val="en-GB"/>
        </w:rPr>
        <w:t>DNA and RNA sequencing</w:t>
      </w:r>
      <w:r w:rsidR="00213773">
        <w:rPr>
          <w:lang w:val="en-GB"/>
        </w:rPr>
        <w:t xml:space="preserve"> </w:t>
      </w:r>
      <w:r w:rsidR="00551668">
        <w:rPr>
          <w:lang w:val="en-GB"/>
        </w:rPr>
        <w:t>results</w:t>
      </w:r>
      <w:r w:rsidR="00651B31">
        <w:rPr>
          <w:lang w:val="en-GB"/>
        </w:rPr>
        <w:t xml:space="preserve"> therefore provides stronger evidence for </w:t>
      </w:r>
      <w:r w:rsidR="0018748E">
        <w:rPr>
          <w:lang w:val="en-GB"/>
        </w:rPr>
        <w:t>an active microbial community</w:t>
      </w:r>
      <w:r w:rsidR="00213773">
        <w:rPr>
          <w:lang w:val="en-GB"/>
        </w:rPr>
        <w:t xml:space="preserve"> in blood.</w:t>
      </w:r>
      <w:r w:rsidR="005678E0">
        <w:t xml:space="preserve"> </w:t>
      </w:r>
      <w:r w:rsidR="00EC6D90">
        <w:t>Additionally, sequencing of</w:t>
      </w:r>
      <w:r w:rsidR="005678E0">
        <w:t xml:space="preserve"> blood</w:t>
      </w:r>
      <w:r w:rsidR="00EC6D90">
        <w:t xml:space="preserve"> samples</w:t>
      </w:r>
      <w:r w:rsidR="005678E0">
        <w:t xml:space="preserve"> </w:t>
      </w:r>
      <w:r w:rsidR="00EC6D90">
        <w:t>from the same individuals across different time points (</w:t>
      </w:r>
      <w:r w:rsidR="00EC6D90" w:rsidRPr="009F30CA">
        <w:rPr>
          <w:i/>
          <w:iCs/>
        </w:rPr>
        <w:t>i.e.</w:t>
      </w:r>
      <w:r w:rsidR="00EC6D90">
        <w:t xml:space="preserve"> a longitudinal study) </w:t>
      </w:r>
      <w:r w:rsidR="005678E0">
        <w:t xml:space="preserve">may shed light on </w:t>
      </w:r>
      <w:r w:rsidR="00EC6D90">
        <w:t>the persistence of detected microorganisms. Suc</w:t>
      </w:r>
      <w:r w:rsidR="009F30CA">
        <w:t xml:space="preserve">h a study design also permits modelling </w:t>
      </w:r>
      <w:r w:rsidR="00640F86">
        <w:t>of how</w:t>
      </w:r>
      <w:r w:rsidR="009255B5">
        <w:t xml:space="preserve"> the population numbers of microbial taxa changes with time</w:t>
      </w:r>
      <w:r w:rsidR="00640F86">
        <w:t xml:space="preserve">, offering insight into </w:t>
      </w:r>
      <w:r w:rsidR="009255B5">
        <w:t xml:space="preserve">their underlying ecological relationships </w:t>
      </w:r>
      <w:r w:rsidR="00A42BF8">
        <w:t xml:space="preserve">and interactions </w:t>
      </w:r>
      <w:r w:rsidR="009255B5">
        <w:fldChar w:fldCharType="begin" w:fldLock="1"/>
      </w:r>
      <w:r w:rsidR="00CC5658">
        <w:instrText>ADDIN CSL_CITATION {"citationItems":[{"id":"ITEM-1","itemData":{"ISSN":"1740-1534","author":[{"dropping-particle":"","family":"Faust","given":"Karoline","non-dropping-particle":"","parse-names":false,"suffix":""},{"dropping-particle":"","family":"Raes","given":"Jeroen","non-dropping-particle":"","parse-names":false,"suffix":""}],"container-title":"Nature Reviews Microbiology","id":"ITEM-1","issue":"8","issued":{"date-parts":[["2012"]]},"page":"538-550","publisher":"Nature Publishing Group","title":"Microbial interactions: from networks to models","type":"article-journal","volume":"10"},"uris":["http://www.mendeley.com/documents/?uuid=e941c0e2-9458-41d5-99bb-53580af5d51e"]}],"mendeley":{"formattedCitation":"(Faust and Raes, 2012)","plainTextFormattedCitation":"(Faust and Raes, 2012)","previouslyFormattedCitation":"(Faust and Raes, 2012)"},"properties":{"noteIndex":0},"schema":"https://github.com/citation-style-language/schema/raw/master/csl-citation.json"}</w:instrText>
      </w:r>
      <w:r w:rsidR="009255B5">
        <w:fldChar w:fldCharType="separate"/>
      </w:r>
      <w:r w:rsidR="009255B5" w:rsidRPr="009255B5">
        <w:rPr>
          <w:noProof/>
        </w:rPr>
        <w:t>(Faust and Raes, 2012)</w:t>
      </w:r>
      <w:r w:rsidR="009255B5">
        <w:fldChar w:fldCharType="end"/>
      </w:r>
      <w:r w:rsidR="00640F86">
        <w:t>.</w:t>
      </w:r>
      <w:r w:rsidR="00A42BF8">
        <w:t xml:space="preserve"> Agreement of these findings with known microbial interactions would provide additional evidence</w:t>
      </w:r>
      <w:r w:rsidR="00F5754D">
        <w:t xml:space="preserve"> </w:t>
      </w:r>
      <w:r w:rsidR="00A42BF8">
        <w:t>for an active community.</w:t>
      </w:r>
    </w:p>
    <w:p w14:paraId="67613B61" w14:textId="185EE50C" w:rsidR="00D04D60" w:rsidRPr="005678E0" w:rsidRDefault="00221699" w:rsidP="006C7246">
      <w:pPr>
        <w:rPr>
          <w:lang w:val="en-GB"/>
        </w:rPr>
      </w:pPr>
      <w:r>
        <w:rPr>
          <w:lang w:val="en-GB"/>
        </w:rPr>
        <w:t xml:space="preserve">Finally, because </w:t>
      </w:r>
      <w:r w:rsidR="00AC4D31">
        <w:rPr>
          <w:lang w:val="en-GB"/>
        </w:rPr>
        <w:t xml:space="preserve">the sequencing strategy used targets the 16S rRNA gene of bacteria, other infectious agents were not considered in the analysis. However, </w:t>
      </w:r>
      <w:r w:rsidR="00272FA9">
        <w:rPr>
          <w:lang w:val="en-GB"/>
        </w:rPr>
        <w:t xml:space="preserve">some of these infectious agents are likely to be important components of the blood microbiome. </w:t>
      </w:r>
      <w:r w:rsidR="00AC4D31">
        <w:rPr>
          <w:lang w:val="en-GB"/>
        </w:rPr>
        <w:t>For example,</w:t>
      </w:r>
      <w:r w:rsidR="00272FA9">
        <w:rPr>
          <w:lang w:val="en-GB"/>
        </w:rPr>
        <w:t xml:space="preserve"> </w:t>
      </w:r>
      <w:r w:rsidR="00CC4E38">
        <w:rPr>
          <w:lang w:val="en-GB"/>
        </w:rPr>
        <w:t xml:space="preserve">at least 19 different viruses could be identified from the blood of 8,240 individuals </w:t>
      </w:r>
      <w:r w:rsidR="00CC4E38">
        <w:rPr>
          <w:lang w:val="en-GB"/>
        </w:rPr>
        <w:fldChar w:fldCharType="begin" w:fldLock="1"/>
      </w:r>
      <w:r w:rsidR="00CC4E38">
        <w:rPr>
          <w:lang w:val="en-GB"/>
        </w:rPr>
        <w:instrText>ADDIN CSL_CITATION {"citationItems":[{"id":"ITEM-1","itemData":{"ISSN":"1553-7374","author":[{"dropping-particle":"","family":"Moustafa","given":"Ahmed","non-dropping-particle":"","parse-names":false,"suffix":""},{"dropping-particle":"","family":"Xie","given":"Chao","non-dropping-particle":"","parse-names":false,"suffix":""},{"dropping-particle":"","family":"Kirkness","given":"Ewen","non-dropping-particle":"","parse-names":false,"suffix":""},{"dropping-particle":"","family":"Biggs","given":"William","non-dropping-particle":"","parse-names":false,"suffix":""},{"dropping-particle":"","family":"Wong","given":"Emily","non-dropping-particle":"","parse-names":false,"suffix":""},{"dropping-particle":"","family":"Turpaz","given":"Yaron","non-dropping-particle":"","parse-names":false,"suffix":""},{"dropping-particle":"","family":"Bloom","given":"Kenneth","non-dropping-particle":"","parse-names":false,"suffix":""},{"dropping-particle":"","family":"Delwart","given":"Eric","non-dropping-particle":"","parse-names":false,"suffix":""},{"dropping-particle":"","family":"Nelson","given":"Karen E","non-dropping-particle":"","parse-names":false,"suffix":""},{"dropping-particle":"","family":"Venter","given":"J Craig","non-dropping-particle":"","parse-names":false,"suffix":""}],"container-title":"PLoS pathogens","id":"ITEM-1","issue":"3","issued":{"date-parts":[["2017"]]},"page":"e1006292","publisher":"Public Library of Science","title":"The blood DNA virome in 8,000 humans","type":"article-journal","volume":"13"},"uris":["http://www.mendeley.com/documents/?uuid=7c9657ec-9bc8-47f9-b123-a982dfca0cae"]}],"mendeley":{"formattedCitation":"(Moustafa &lt;i&gt;et al.&lt;/i&gt;, 2017)","plainTextFormattedCitation":"(Moustafa et al., 2017)","previouslyFormattedCitation":"(Moustafa &lt;i&gt;et al.&lt;/i&gt;, 2017)"},"properties":{"noteIndex":0},"schema":"https://github.com/citation-style-language/schema/raw/master/csl-citation.json"}</w:instrText>
      </w:r>
      <w:r w:rsidR="00CC4E38">
        <w:rPr>
          <w:lang w:val="en-GB"/>
        </w:rPr>
        <w:fldChar w:fldCharType="separate"/>
      </w:r>
      <w:r w:rsidR="00CC4E38" w:rsidRPr="00CC4E38">
        <w:rPr>
          <w:noProof/>
          <w:lang w:val="en-GB"/>
        </w:rPr>
        <w:t xml:space="preserve">(Moustafa </w:t>
      </w:r>
      <w:r w:rsidR="00CC4E38" w:rsidRPr="00CC4E38">
        <w:rPr>
          <w:i/>
          <w:noProof/>
          <w:lang w:val="en-GB"/>
        </w:rPr>
        <w:t>et al.</w:t>
      </w:r>
      <w:r w:rsidR="00CC4E38" w:rsidRPr="00CC4E38">
        <w:rPr>
          <w:noProof/>
          <w:lang w:val="en-GB"/>
        </w:rPr>
        <w:t>, 2017)</w:t>
      </w:r>
      <w:r w:rsidR="00CC4E38">
        <w:rPr>
          <w:lang w:val="en-GB"/>
        </w:rPr>
        <w:fldChar w:fldCharType="end"/>
      </w:r>
      <w:r w:rsidR="00272FA9">
        <w:rPr>
          <w:lang w:val="en-GB"/>
        </w:rPr>
        <w:t>.</w:t>
      </w:r>
      <w:r w:rsidR="00CC4E38">
        <w:rPr>
          <w:lang w:val="en-GB"/>
        </w:rPr>
        <w:t xml:space="preserve"> Additionally, the torque teno virus was found in 70-100% of individuals sampled from ten regions across the world </w:t>
      </w:r>
      <w:r w:rsidR="00CC4E38">
        <w:rPr>
          <w:lang w:val="en-GB"/>
        </w:rPr>
        <w:fldChar w:fldCharType="begin" w:fldLock="1"/>
      </w:r>
      <w:r w:rsidR="00196E25">
        <w:rPr>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Abe &lt;i&gt;et al.&lt;/i&gt;, 1999)","plainTextFormattedCitation":"(Abe et al., 1999)","previouslyFormattedCitation":"(Abe &lt;i&gt;et al.&lt;/i&gt;, 1999)"},"properties":{"noteIndex":0},"schema":"https://github.com/citation-style-language/schema/raw/master/csl-citation.json"}</w:instrText>
      </w:r>
      <w:r w:rsidR="00CC4E38">
        <w:rPr>
          <w:lang w:val="en-GB"/>
        </w:rPr>
        <w:fldChar w:fldCharType="separate"/>
      </w:r>
      <w:r w:rsidR="00CC4E38" w:rsidRPr="00CC4E38">
        <w:rPr>
          <w:noProof/>
          <w:lang w:val="en-GB"/>
        </w:rPr>
        <w:t xml:space="preserve">(Abe </w:t>
      </w:r>
      <w:r w:rsidR="00CC4E38" w:rsidRPr="00CC4E38">
        <w:rPr>
          <w:i/>
          <w:noProof/>
          <w:lang w:val="en-GB"/>
        </w:rPr>
        <w:t>et al.</w:t>
      </w:r>
      <w:r w:rsidR="00CC4E38" w:rsidRPr="00CC4E38">
        <w:rPr>
          <w:noProof/>
          <w:lang w:val="en-GB"/>
        </w:rPr>
        <w:t>, 1999)</w:t>
      </w:r>
      <w:r w:rsidR="00CC4E38">
        <w:rPr>
          <w:lang w:val="en-GB"/>
        </w:rPr>
        <w:fldChar w:fldCharType="end"/>
      </w:r>
      <w:r w:rsidR="00CC4E38">
        <w:rPr>
          <w:lang w:val="en-GB"/>
        </w:rPr>
        <w:t xml:space="preserve">. </w:t>
      </w:r>
      <w:r w:rsidR="00CC4E38">
        <w:rPr>
          <w:rFonts w:cs="Arial"/>
          <w:szCs w:val="24"/>
          <w:lang w:val="en-GB"/>
        </w:rPr>
        <w:t>These findings suggest a remarkably high prevalence of viruses in human</w:t>
      </w:r>
      <w:r w:rsidR="004136A7">
        <w:rPr>
          <w:rFonts w:cs="Arial"/>
          <w:szCs w:val="24"/>
          <w:lang w:val="en-GB"/>
        </w:rPr>
        <w:t xml:space="preserve"> blood. </w:t>
      </w:r>
      <w:r w:rsidR="000E0C0E">
        <w:rPr>
          <w:rFonts w:cs="Arial"/>
          <w:szCs w:val="24"/>
          <w:lang w:val="en-GB"/>
        </w:rPr>
        <w:t xml:space="preserve">Inclusion of viruses and other infectious agents in future studies will provide a more comprehensive view of the microorganisms present in the bloodstream. </w:t>
      </w:r>
    </w:p>
    <w:p w14:paraId="615A8019" w14:textId="7842B698" w:rsidR="001932A1" w:rsidRDefault="00275250" w:rsidP="001932A1">
      <w:pPr>
        <w:rPr>
          <w:rFonts w:eastAsia="Times New Roman" w:cs="Times New Roman"/>
          <w:szCs w:val="24"/>
          <w:lang w:val="en-GB"/>
        </w:rPr>
      </w:pPr>
      <w:r>
        <w:rPr>
          <w:rFonts w:eastAsia="Times New Roman" w:cs="Times New Roman"/>
          <w:szCs w:val="24"/>
          <w:lang w:val="en-GB"/>
        </w:rPr>
        <w:t>In summary</w:t>
      </w:r>
      <w:r w:rsidR="001932A1">
        <w:rPr>
          <w:rFonts w:eastAsia="Times New Roman" w:cs="Times New Roman"/>
          <w:szCs w:val="24"/>
          <w:lang w:val="en-GB"/>
        </w:rPr>
        <w:t>,</w:t>
      </w:r>
      <w:r w:rsidR="00AC512B">
        <w:rPr>
          <w:rFonts w:eastAsia="Times New Roman" w:cs="Times New Roman"/>
          <w:szCs w:val="24"/>
          <w:lang w:val="en-GB"/>
        </w:rPr>
        <w:t xml:space="preserve"> the results</w:t>
      </w:r>
      <w:r w:rsidR="000D41B4">
        <w:rPr>
          <w:rFonts w:eastAsia="Times New Roman" w:cs="Times New Roman"/>
          <w:szCs w:val="24"/>
          <w:lang w:val="en-GB"/>
        </w:rPr>
        <w:t xml:space="preserve"> suggest that </w:t>
      </w:r>
      <w:r w:rsidR="009E0AC7">
        <w:rPr>
          <w:rFonts w:eastAsia="Times New Roman" w:cs="Times New Roman"/>
          <w:szCs w:val="24"/>
          <w:lang w:val="en-GB"/>
        </w:rPr>
        <w:t>the human bloodstream may harbour</w:t>
      </w:r>
      <w:r w:rsidR="0099093D">
        <w:rPr>
          <w:rFonts w:eastAsia="Times New Roman" w:cs="Times New Roman"/>
          <w:szCs w:val="24"/>
          <w:lang w:val="en-GB"/>
        </w:rPr>
        <w:t xml:space="preserve"> </w:t>
      </w:r>
      <w:r w:rsidR="009E0AC7">
        <w:rPr>
          <w:rFonts w:eastAsia="Times New Roman" w:cs="Times New Roman"/>
          <w:szCs w:val="24"/>
          <w:lang w:val="en-GB"/>
        </w:rPr>
        <w:t>bacteria that do not necessarily lead to disease.</w:t>
      </w:r>
      <w:r w:rsidR="0099093D">
        <w:rPr>
          <w:rFonts w:eastAsia="Times New Roman" w:cs="Times New Roman"/>
          <w:szCs w:val="24"/>
          <w:lang w:val="en-GB"/>
        </w:rPr>
        <w:t xml:space="preserve"> </w:t>
      </w:r>
      <w:r>
        <w:rPr>
          <w:rFonts w:eastAsia="Times New Roman" w:cs="Times New Roman"/>
          <w:szCs w:val="24"/>
          <w:lang w:val="en-GB"/>
        </w:rPr>
        <w:t xml:space="preserve">Additionally, the use of </w:t>
      </w:r>
      <w:r w:rsidRPr="00275250">
        <w:rPr>
          <w:rFonts w:eastAsia="Times New Roman" w:cs="Times New Roman"/>
          <w:i/>
          <w:iCs/>
          <w:szCs w:val="24"/>
          <w:lang w:val="en-GB"/>
        </w:rPr>
        <w:t>in silico</w:t>
      </w:r>
      <w:r>
        <w:rPr>
          <w:rFonts w:eastAsia="Times New Roman" w:cs="Times New Roman"/>
          <w:szCs w:val="24"/>
          <w:lang w:val="en-GB"/>
        </w:rPr>
        <w:t xml:space="preserve"> techniques to remove contamina</w:t>
      </w:r>
      <w:r w:rsidR="005B1077">
        <w:rPr>
          <w:rFonts w:eastAsia="Times New Roman" w:cs="Times New Roman"/>
          <w:szCs w:val="24"/>
          <w:lang w:val="en-GB"/>
        </w:rPr>
        <w:t>n</w:t>
      </w:r>
      <w:r>
        <w:rPr>
          <w:rFonts w:eastAsia="Times New Roman" w:cs="Times New Roman"/>
          <w:szCs w:val="24"/>
          <w:lang w:val="en-GB"/>
        </w:rPr>
        <w:t>t</w:t>
      </w:r>
      <w:r w:rsidR="005B1077">
        <w:rPr>
          <w:rFonts w:eastAsia="Times New Roman" w:cs="Times New Roman"/>
          <w:szCs w:val="24"/>
          <w:lang w:val="en-GB"/>
        </w:rPr>
        <w:t xml:space="preserve">s </w:t>
      </w:r>
      <w:r>
        <w:rPr>
          <w:rFonts w:eastAsia="Times New Roman" w:cs="Times New Roman"/>
          <w:szCs w:val="24"/>
          <w:lang w:val="en-GB"/>
        </w:rPr>
        <w:t xml:space="preserve">while retaining </w:t>
      </w:r>
      <w:r w:rsidR="00000C8F">
        <w:rPr>
          <w:rFonts w:eastAsia="Times New Roman" w:cs="Times New Roman"/>
          <w:szCs w:val="24"/>
          <w:lang w:val="en-GB"/>
        </w:rPr>
        <w:t>biologically relevant</w:t>
      </w:r>
      <w:r>
        <w:rPr>
          <w:rFonts w:eastAsia="Times New Roman" w:cs="Times New Roman"/>
          <w:szCs w:val="24"/>
          <w:lang w:val="en-GB"/>
        </w:rPr>
        <w:t xml:space="preserve"> </w:t>
      </w:r>
      <w:r w:rsidR="005B1077">
        <w:rPr>
          <w:rFonts w:eastAsia="Times New Roman" w:cs="Times New Roman"/>
          <w:szCs w:val="24"/>
          <w:lang w:val="en-GB"/>
        </w:rPr>
        <w:t>taxa after taxonomic profiling was demonstrated</w:t>
      </w:r>
      <w:r>
        <w:rPr>
          <w:rFonts w:eastAsia="Times New Roman" w:cs="Times New Roman"/>
          <w:szCs w:val="24"/>
          <w:lang w:val="en-GB"/>
        </w:rPr>
        <w:t xml:space="preserve">. </w:t>
      </w:r>
      <w:r w:rsidR="00016ADE">
        <w:rPr>
          <w:rFonts w:eastAsia="Times New Roman" w:cs="Times New Roman"/>
          <w:szCs w:val="24"/>
          <w:lang w:val="en-GB"/>
        </w:rPr>
        <w:t>The present findings challenge the existing paradigm that blood is sterile</w:t>
      </w:r>
      <w:r w:rsidR="00D5189D">
        <w:rPr>
          <w:rFonts w:eastAsia="Times New Roman" w:cs="Times New Roman"/>
          <w:szCs w:val="24"/>
          <w:lang w:val="en-GB"/>
        </w:rPr>
        <w:t>. Additionally, they</w:t>
      </w:r>
      <w:r w:rsidR="00016ADE">
        <w:rPr>
          <w:rFonts w:eastAsia="Times New Roman" w:cs="Times New Roman"/>
          <w:szCs w:val="24"/>
          <w:lang w:val="en-GB"/>
        </w:rPr>
        <w:t xml:space="preserve"> lay the foundations for a more comprehensive understanding the full human microbiome</w:t>
      </w:r>
      <w:r w:rsidR="00D5189D">
        <w:rPr>
          <w:rFonts w:eastAsia="Times New Roman" w:cs="Times New Roman"/>
          <w:szCs w:val="24"/>
          <w:lang w:val="en-GB"/>
        </w:rPr>
        <w:t xml:space="preserve">, which may be harnessed in the long run to develop clinical prognostic tools or personalised therapeutics. </w:t>
      </w:r>
    </w:p>
    <w:p w14:paraId="2C35198A" w14:textId="77777777" w:rsidR="008B1AD9" w:rsidRDefault="008B1AD9">
      <w:pPr>
        <w:spacing w:line="259" w:lineRule="auto"/>
        <w:jc w:val="left"/>
        <w:rPr>
          <w:rFonts w:eastAsiaTheme="majorEastAsia" w:cstheme="majorBidi"/>
          <w:b/>
          <w:color w:val="0070C0"/>
          <w:sz w:val="32"/>
          <w:szCs w:val="32"/>
          <w:lang w:val="en-GB"/>
        </w:rPr>
      </w:pPr>
      <w:r>
        <w:rPr>
          <w:lang w:val="en-GB"/>
        </w:rPr>
        <w:br w:type="page"/>
      </w:r>
    </w:p>
    <w:p w14:paraId="78EF3AD5" w14:textId="36CB3175" w:rsidR="00374042" w:rsidRDefault="00374042" w:rsidP="00374042">
      <w:pPr>
        <w:pStyle w:val="Heading1"/>
        <w:rPr>
          <w:lang w:val="en-GB"/>
        </w:rPr>
      </w:pPr>
      <w:r>
        <w:rPr>
          <w:lang w:val="en-GB"/>
        </w:rPr>
        <w:lastRenderedPageBreak/>
        <w:t>Methods</w:t>
      </w:r>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F4DEB47" w:rsidR="00A2315B" w:rsidRPr="00A2315B" w:rsidRDefault="00A2315B" w:rsidP="00E378C0">
      <w:pPr>
        <w:rPr>
          <w:lang w:val="en-GB"/>
        </w:rPr>
      </w:pPr>
      <w:r>
        <w:rPr>
          <w:shd w:val="clear" w:color="auto" w:fill="FFFFFF"/>
        </w:rPr>
        <w:t xml:space="preserve">Phlebotomies were carried out on 13 female and 10 male </w:t>
      </w:r>
      <w:r w:rsidR="00C20869">
        <w:rPr>
          <w:shd w:val="clear" w:color="auto" w:fill="FFFFFF"/>
        </w:rPr>
        <w:t>volunteers</w:t>
      </w:r>
      <w:r>
        <w:rPr>
          <w:shd w:val="clear" w:color="auto" w:fill="FFFFFF"/>
        </w:rPr>
        <w:t xml:space="preserve"> (median age = 59). These individuals had no clinical symptoms of bloodstream infections and had normal levels of the C-reactive protein inflammatory marker. </w:t>
      </w:r>
      <w:r w:rsidR="00C20869">
        <w:rPr>
          <w:shd w:val="clear" w:color="auto" w:fill="FFFFFF"/>
        </w:rPr>
        <w:t>All volunteers were not undergoing antibiotic treatment prior to sample collection.</w:t>
      </w:r>
      <w:r w:rsidR="000757E0">
        <w:rPr>
          <w:shd w:val="clear" w:color="auto" w:fill="FFFFFF"/>
        </w:rPr>
        <w:t xml:space="preserve"> </w:t>
      </w:r>
      <w:r>
        <w:rPr>
          <w:shd w:val="clear" w:color="auto" w:fill="FFFFFF"/>
        </w:rPr>
        <w:t xml:space="preserve">Blood samples </w:t>
      </w:r>
      <w:r w:rsidR="000757E0">
        <w:rPr>
          <w:shd w:val="clear" w:color="auto" w:fill="FFFFFF"/>
        </w:rPr>
        <w:t>were collected in 4</w:t>
      </w:r>
      <w:r>
        <w:rPr>
          <w:shd w:val="clear" w:color="auto" w:fill="FFFFFF"/>
        </w:rPr>
        <w:t>ml Vacutainer K3E (Becton</w:t>
      </w:r>
      <w:r w:rsidR="008B1AD9">
        <w:rPr>
          <w:shd w:val="clear" w:color="auto" w:fill="FFFFFF"/>
        </w:rPr>
        <w:t xml:space="preserve"> </w:t>
      </w:r>
      <w:r>
        <w:rPr>
          <w:shd w:val="clear" w:color="auto" w:fill="FFFFFF"/>
        </w:rPr>
        <w:t>Dickinson) tubes.</w:t>
      </w:r>
      <w:r w:rsidR="00F00F3A">
        <w:rPr>
          <w:shd w:val="clear" w:color="auto" w:fill="FFFFFF"/>
        </w:rPr>
        <w:t xml:space="preserve"> </w:t>
      </w:r>
    </w:p>
    <w:p w14:paraId="5A044853" w14:textId="461F25AD" w:rsidR="009D4340" w:rsidRDefault="009D4340" w:rsidP="009D4340">
      <w:pPr>
        <w:pStyle w:val="Heading2"/>
        <w:rPr>
          <w:lang w:val="en-GB"/>
        </w:rPr>
      </w:pPr>
      <w:r>
        <w:rPr>
          <w:lang w:val="en-GB"/>
        </w:rPr>
        <w:t>DNA extraction</w:t>
      </w:r>
    </w:p>
    <w:p w14:paraId="143880BD" w14:textId="2F307D97" w:rsidR="00E259E3" w:rsidRPr="00E259E3" w:rsidRDefault="00E259E3" w:rsidP="00E259E3">
      <w:pPr>
        <w:rPr>
          <w:lang w:val="en-GB"/>
        </w:rPr>
      </w:pPr>
      <w:r w:rsidRPr="00E259E3">
        <w:rPr>
          <w:lang w:val="en-GB"/>
        </w:rPr>
        <w:t>Microbial DNA</w:t>
      </w:r>
      <w:r w:rsidR="009422B2">
        <w:rPr>
          <w:lang w:val="en-GB"/>
        </w:rPr>
        <w:t xml:space="preserve"> was extracted from blood using </w:t>
      </w:r>
      <w:r w:rsidR="007656A3">
        <w:rPr>
          <w:lang w:val="en-GB"/>
        </w:rPr>
        <w:t xml:space="preserve">the </w:t>
      </w:r>
      <w:r w:rsidR="007656A3">
        <w:rPr>
          <w:color w:val="000000"/>
          <w:shd w:val="clear" w:color="auto" w:fill="FFFFFF"/>
        </w:rPr>
        <w:t>Blood Mini kit (A&amp;A Biotechnology)</w:t>
      </w:r>
      <w:r w:rsidR="007656A3">
        <w:rPr>
          <w:lang w:val="en-GB"/>
        </w:rPr>
        <w:t xml:space="preserve">, as  </w:t>
      </w:r>
      <w:r w:rsidR="009422B2">
        <w:rPr>
          <w:lang w:val="en-GB"/>
        </w:rPr>
        <w:t>described previously</w:t>
      </w:r>
      <w:r>
        <w:rPr>
          <w:lang w:val="en-GB"/>
        </w:rPr>
        <w:t xml:space="preserve"> </w:t>
      </w:r>
      <w:r w:rsidR="00E378C0">
        <w:rPr>
          <w:lang w:val="en-GB"/>
        </w:rPr>
        <w:fldChar w:fldCharType="begin" w:fldLock="1"/>
      </w:r>
      <w:r w:rsidR="0026480B">
        <w:rPr>
          <w:lang w:val="en-GB"/>
        </w:rPr>
        <w:instrText>ADDIN CSL_CITATION {"citationItems":[{"id":"ITEM-1","itemData":{"ISSN":"1432-0991","author":[{"dropping-particle":"","family":"Gosiewski","given":"Tomasz","non-dropping-particle":"","parse-names":false,"suffix":""},{"dropping-particle":"","family":"Szała","given":"Leszek","non-dropping-particle":"","parse-names":false,"suffix":""},{"dropping-particle":"","family":"Pietrzyk","given":"Agata","non-dropping-particle":"","parse-names":false,"suffix":""},{"dropping-particle":"","family":"Brzychczy-Włoch","given":"Monika","non-dropping-particle":"","parse-names":false,"suffix":""},{"dropping-particle":"","family":"Heczko","given":"Piotr B","non-dropping-particle":"","parse-names":false,"suffix":""},{"dropping-particle":"","family":"Bulanda","given":"Małgorzata","non-dropping-particle":"","parse-names":false,"suffix":""}],"container-title":"Current microbiology","id":"ITEM-1","issue":"2","issued":{"date-parts":[["2014"]]},"page":"149-155","publisher":"Springer","title":"Comparison of methods for isolation of bacterial and fungal DNA from human blood","type":"article-journal","volume":"68"},"uris":["http://www.mendeley.com/documents/?uuid=6f09f78d-19a1-4a3b-b3fe-b55294b675b5"]}],"mendeley":{"formattedCitation":"(Gosiewski, Szała, &lt;i&gt;et al.&lt;/i&gt;, 2014)","plainTextFormattedCitation":"(Gosiewski, Szała, et al., 2014)","previouslyFormattedCitation":"(Gosiewski, Szała, &lt;i&gt;et al.&lt;/i&gt;, 2014)"},"properties":{"noteIndex":0},"schema":"https://github.com/citation-style-language/schema/raw/master/csl-citation.json"}</w:instrText>
      </w:r>
      <w:r w:rsidR="00E378C0">
        <w:rPr>
          <w:lang w:val="en-GB"/>
        </w:rPr>
        <w:fldChar w:fldCharType="separate"/>
      </w:r>
      <w:r w:rsidR="003672EB" w:rsidRPr="003672EB">
        <w:rPr>
          <w:noProof/>
          <w:lang w:val="en-GB"/>
        </w:rPr>
        <w:t xml:space="preserve">(Gosiewski, Szała, </w:t>
      </w:r>
      <w:r w:rsidR="003672EB" w:rsidRPr="003672EB">
        <w:rPr>
          <w:i/>
          <w:noProof/>
          <w:lang w:val="en-GB"/>
        </w:rPr>
        <w:t>et al.</w:t>
      </w:r>
      <w:r w:rsidR="003672EB" w:rsidRPr="003672EB">
        <w:rPr>
          <w:noProof/>
          <w:lang w:val="en-GB"/>
        </w:rPr>
        <w:t>, 2014)</w:t>
      </w:r>
      <w:r w:rsidR="00E378C0">
        <w:rPr>
          <w:lang w:val="en-GB"/>
        </w:rPr>
        <w:fldChar w:fldCharType="end"/>
      </w:r>
      <w:r w:rsidR="00E378C0">
        <w:rPr>
          <w:lang w:val="en-GB"/>
        </w:rPr>
        <w:t xml:space="preserve">. </w:t>
      </w:r>
      <w:r w:rsidR="00E378C0" w:rsidRPr="00E259E3">
        <w:rPr>
          <w:lang w:val="en-GB"/>
        </w:rPr>
        <w:t xml:space="preserve">The concentration and purity of </w:t>
      </w:r>
      <w:r w:rsidR="007656A3">
        <w:rPr>
          <w:lang w:val="en-GB"/>
        </w:rPr>
        <w:t xml:space="preserve">extracted DNA was determined using </w:t>
      </w:r>
      <w:r w:rsidR="00E378C0" w:rsidRPr="00E259E3">
        <w:rPr>
          <w:lang w:val="en-GB"/>
        </w:rPr>
        <w:t>NanoDrop</w:t>
      </w:r>
      <w:r w:rsidR="007656A3">
        <w:rPr>
          <w:lang w:val="en-GB"/>
        </w:rPr>
        <w:t xml:space="preserve"> (</w:t>
      </w:r>
      <w:r w:rsidR="00E378C0" w:rsidRPr="00E259E3">
        <w:rPr>
          <w:lang w:val="en-GB"/>
        </w:rPr>
        <w:t>Thermo Scientific)</w:t>
      </w:r>
      <w:r w:rsidR="007656A3">
        <w:rPr>
          <w:lang w:val="en-GB"/>
        </w:rPr>
        <w:t>.</w:t>
      </w:r>
      <w:r w:rsidR="00F00F3A" w:rsidRPr="00F00F3A">
        <w:rPr>
          <w:shd w:val="clear" w:color="auto" w:fill="FFFFFF"/>
        </w:rPr>
        <w:t xml:space="preserve"> </w:t>
      </w:r>
      <w:r w:rsidR="00F00F3A">
        <w:rPr>
          <w:shd w:val="clear" w:color="auto" w:fill="FFFFFF"/>
        </w:rPr>
        <w:t>Sterile water was used as a substitute for the extracted DNA in the negative water controls.</w:t>
      </w:r>
    </w:p>
    <w:p w14:paraId="5FD963D4" w14:textId="3862C8DA" w:rsidR="009D4340" w:rsidRDefault="00E378C0" w:rsidP="009D4340">
      <w:pPr>
        <w:pStyle w:val="Heading2"/>
        <w:rPr>
          <w:lang w:val="en-GB"/>
        </w:rPr>
      </w:pPr>
      <w:r>
        <w:rPr>
          <w:lang w:val="en-GB"/>
        </w:rPr>
        <w:t>16S rRNA library preparation</w:t>
      </w:r>
      <w:r w:rsidR="00B44C4F">
        <w:rPr>
          <w:lang w:val="en-GB"/>
        </w:rPr>
        <w:t xml:space="preserve"> and sequencing</w:t>
      </w:r>
    </w:p>
    <w:p w14:paraId="08CC3E6C" w14:textId="1BF23377" w:rsidR="00E378C0" w:rsidRPr="00E378C0" w:rsidRDefault="00371D2A" w:rsidP="00E378C0">
      <w:pPr>
        <w:rPr>
          <w:lang w:val="en-GB"/>
        </w:rPr>
      </w:pPr>
      <w:r>
        <w:rPr>
          <w:rFonts w:cs="Times New Roman"/>
          <w:szCs w:val="24"/>
        </w:rPr>
        <w:t xml:space="preserve">Paired-end </w:t>
      </w:r>
      <w:r w:rsidR="007710CA">
        <w:rPr>
          <w:rFonts w:cs="Times New Roman"/>
          <w:szCs w:val="24"/>
        </w:rPr>
        <w:t>s</w:t>
      </w:r>
      <w:r w:rsidR="00C9620F" w:rsidRPr="000F2787">
        <w:rPr>
          <w:rFonts w:cs="Times New Roman"/>
          <w:szCs w:val="24"/>
        </w:rPr>
        <w:t xml:space="preserve">equencing of </w:t>
      </w:r>
      <w:r w:rsidR="00C9620F">
        <w:rPr>
          <w:rFonts w:cs="Times New Roman"/>
          <w:szCs w:val="24"/>
        </w:rPr>
        <w:t xml:space="preserve">the hypervariable </w:t>
      </w:r>
      <w:r w:rsidR="00C9620F" w:rsidRPr="000F2787">
        <w:rPr>
          <w:rFonts w:cs="Times New Roman"/>
          <w:szCs w:val="24"/>
        </w:rPr>
        <w:t xml:space="preserve">V3-V4 </w:t>
      </w:r>
      <w:r w:rsidR="00C9620F">
        <w:rPr>
          <w:rFonts w:cs="Times New Roman"/>
          <w:szCs w:val="24"/>
        </w:rPr>
        <w:t xml:space="preserve">regions of 16S </w:t>
      </w:r>
      <w:r w:rsidR="00764B5A">
        <w:rPr>
          <w:rFonts w:cs="Times New Roman"/>
          <w:szCs w:val="24"/>
        </w:rPr>
        <w:t>r</w:t>
      </w:r>
      <w:r w:rsidR="00941E2C">
        <w:rPr>
          <w:rFonts w:cs="Times New Roman"/>
          <w:szCs w:val="24"/>
        </w:rPr>
        <w:t>RNA gene from extracted DNA</w:t>
      </w:r>
      <w:r w:rsidR="00764B5A">
        <w:rPr>
          <w:rFonts w:cs="Times New Roman"/>
          <w:szCs w:val="24"/>
        </w:rPr>
        <w:t xml:space="preserve"> </w:t>
      </w:r>
      <w:r w:rsidR="00C9620F" w:rsidRPr="000F2787">
        <w:rPr>
          <w:rFonts w:cs="Times New Roman"/>
          <w:szCs w:val="24"/>
        </w:rPr>
        <w:t xml:space="preserve">was performed </w:t>
      </w:r>
      <w:r w:rsidR="00C9620F">
        <w:rPr>
          <w:rFonts w:cs="Times New Roman"/>
          <w:szCs w:val="24"/>
        </w:rPr>
        <w:t xml:space="preserve">on the </w:t>
      </w:r>
      <w:r w:rsidR="00C9620F" w:rsidRPr="00E378C0">
        <w:rPr>
          <w:lang w:val="en-GB"/>
        </w:rPr>
        <w:t>Illumina MiSeq System</w:t>
      </w:r>
      <w:r w:rsidR="00C9620F">
        <w:rPr>
          <w:rFonts w:cs="Times New Roman"/>
          <w:szCs w:val="24"/>
        </w:rPr>
        <w:t xml:space="preserve">. </w:t>
      </w:r>
      <w:r w:rsidR="00221AD1">
        <w:rPr>
          <w:lang w:val="en-GB"/>
        </w:rPr>
        <w:t xml:space="preserve">Library preparation and sequencing was carried out in accordance </w:t>
      </w:r>
      <w:r w:rsidR="00C9620F">
        <w:rPr>
          <w:lang w:val="en-GB"/>
        </w:rPr>
        <w:t>with</w:t>
      </w:r>
      <w:r w:rsidR="00221AD1">
        <w:rPr>
          <w:lang w:val="en-GB"/>
        </w:rPr>
        <w:t xml:space="preserve"> the manufacture</w:t>
      </w:r>
      <w:r w:rsidR="00C9620F">
        <w:rPr>
          <w:lang w:val="en-GB"/>
        </w:rPr>
        <w:t>r</w:t>
      </w:r>
      <w:r w:rsidR="00221AD1">
        <w:rPr>
          <w:lang w:val="en-GB"/>
        </w:rPr>
        <w:t>’s instructions</w:t>
      </w:r>
      <w:r w:rsidR="00764B5A">
        <w:rPr>
          <w:lang w:val="en-GB"/>
        </w:rPr>
        <w:t xml:space="preserve"> (</w:t>
      </w:r>
      <w:hyperlink r:id="rId13" w:history="1">
        <w:r w:rsidR="00764B5A" w:rsidRPr="00FC7C50">
          <w:rPr>
            <w:rStyle w:val="Hyperlink"/>
            <w:lang w:val="en-GB"/>
          </w:rPr>
          <w:t>https://tinyurl.com/ujr5j45b</w:t>
        </w:r>
      </w:hyperlink>
      <w:r w:rsidR="00764B5A">
        <w:rPr>
          <w:lang w:val="en-GB"/>
        </w:rPr>
        <w:t>)</w:t>
      </w:r>
      <w:r w:rsidR="00941E2C">
        <w:rPr>
          <w:lang w:val="en-GB"/>
        </w:rPr>
        <w:t xml:space="preserve">. Briefly, the </w:t>
      </w:r>
      <w:r w:rsidR="003672EB">
        <w:rPr>
          <w:lang w:val="en-GB"/>
        </w:rPr>
        <w:t>hypervariable V3-V4 regions were amplified via</w:t>
      </w:r>
      <w:r w:rsidR="00941E2C">
        <w:rPr>
          <w:lang w:val="en-GB"/>
        </w:rPr>
        <w:t xml:space="preserve"> a nested polymerase chain reaction (PCR) procedure</w:t>
      </w:r>
      <w:r w:rsidR="003672EB">
        <w:rPr>
          <w:lang w:val="en-GB"/>
        </w:rPr>
        <w:t xml:space="preserve">, as described previously </w:t>
      </w:r>
      <w:r w:rsidR="003672EB">
        <w:rPr>
          <w:lang w:val="en-GB"/>
        </w:rPr>
        <w:fldChar w:fldCharType="begin" w:fldLock="1"/>
      </w:r>
      <w:r w:rsidR="0026480B">
        <w:rPr>
          <w:lang w:val="en-GB"/>
        </w:rPr>
        <w:instrText>ADDIN CSL_CITATION {"citationItems":[{"id":"ITEM-1","itemData":{"ISSN":"1471-2180","author":[{"dropping-particle":"","family":"Gosiewski","given":"Tomasz","non-dropping-particle":"","parse-names":false,"suffix":""},{"dropping-particle":"","family":"Jurkiewicz-Badacz","given":"Danuta","non-dropping-particle":"","parse-names":false,"suffix":""},{"dropping-particle":"","family":"Sroka","given":"Agnieszka","non-dropping-particle":"","parse-names":false,"suffix":""},{"dropping-particle":"","family":"Brzychczy-Włoch","given":"Monika","non-dropping-particle":"","parse-names":false,"suffix":""},{"dropping-particle":"","family":"Bulanda","given":"Małgorzata","non-dropping-particle":"","parse-names":false,"suffix":""}],"container-title":"BMC microbiology","id":"ITEM-1","issue":"1","issued":{"date-parts":[["2014"]]},"page":"1-7","publisher":"Springer","title":"A novel, nested, multiplex, real-time PCR for detection of bacteria and fungi in blood","type":"article-journal","volume":"14"},"uris":["http://www.mendeley.com/documents/?uuid=89764cde-b266-444c-8e62-ee33f084039a"]}],"mendeley":{"formattedCitation":"(Gosiewski, Jurkiewicz-Badacz, &lt;i&gt;et al.&lt;/i&gt;, 2014)","plainTextFormattedCitation":"(Gosiewski, Jurkiewicz-Badacz, et al., 2014)","previouslyFormattedCitation":"(Gosiewski, Jurkiewicz-Badacz, &lt;i&gt;et al.&lt;/i&gt;, 2014)"},"properties":{"noteIndex":0},"schema":"https://github.com/citation-style-language/schema/raw/master/csl-citation.json"}</w:instrText>
      </w:r>
      <w:r w:rsidR="003672EB">
        <w:rPr>
          <w:lang w:val="en-GB"/>
        </w:rPr>
        <w:fldChar w:fldCharType="separate"/>
      </w:r>
      <w:r w:rsidR="003672EB" w:rsidRPr="003672EB">
        <w:rPr>
          <w:noProof/>
          <w:lang w:val="en-GB"/>
        </w:rPr>
        <w:t xml:space="preserve">(Gosiewski, Jurkiewicz-Badacz, </w:t>
      </w:r>
      <w:r w:rsidR="003672EB" w:rsidRPr="003672EB">
        <w:rPr>
          <w:i/>
          <w:noProof/>
          <w:lang w:val="en-GB"/>
        </w:rPr>
        <w:t>et al.</w:t>
      </w:r>
      <w:r w:rsidR="003672EB" w:rsidRPr="003672EB">
        <w:rPr>
          <w:noProof/>
          <w:lang w:val="en-GB"/>
        </w:rPr>
        <w:t>, 2014)</w:t>
      </w:r>
      <w:r w:rsidR="003672EB">
        <w:rPr>
          <w:lang w:val="en-GB"/>
        </w:rPr>
        <w:fldChar w:fldCharType="end"/>
      </w:r>
      <w:r w:rsidR="003672EB">
        <w:rPr>
          <w:lang w:val="en-GB"/>
        </w:rPr>
        <w:t xml:space="preserve">. PCR </w:t>
      </w:r>
      <w:r w:rsidR="00941E2C">
        <w:rPr>
          <w:lang w:val="en-GB"/>
        </w:rPr>
        <w:t>was carried out using the</w:t>
      </w:r>
      <w:r w:rsidR="00E378C0" w:rsidRPr="00E378C0">
        <w:rPr>
          <w:lang w:val="en-GB"/>
        </w:rPr>
        <w:t xml:space="preserve"> </w:t>
      </w:r>
      <w:r w:rsidR="00941E2C" w:rsidRPr="00E378C0">
        <w:rPr>
          <w:lang w:val="en-GB"/>
        </w:rPr>
        <w:t>KAPA HiFi HotStart ReadyMix kit (KAPA BIOSYSTEMS) on</w:t>
      </w:r>
      <w:r w:rsidR="00941E2C">
        <w:rPr>
          <w:lang w:val="en-GB"/>
        </w:rPr>
        <w:t xml:space="preserve"> a</w:t>
      </w:r>
      <w:r w:rsidR="00941E2C" w:rsidRPr="00E378C0">
        <w:rPr>
          <w:lang w:val="en-GB"/>
        </w:rPr>
        <w:t xml:space="preserve"> C100 thermal cycler (BioRad)</w:t>
      </w:r>
      <w:r w:rsidR="00941E2C">
        <w:rPr>
          <w:lang w:val="en-GB"/>
        </w:rPr>
        <w:t>.</w:t>
      </w:r>
      <w:r w:rsidR="00E378C0" w:rsidRPr="00E378C0">
        <w:rPr>
          <w:lang w:val="en-GB"/>
        </w:rPr>
        <w:t xml:space="preserve"> </w:t>
      </w:r>
      <w:r w:rsidR="00B44C4F">
        <w:rPr>
          <w:lang w:val="en-GB"/>
        </w:rPr>
        <w:t xml:space="preserve">The final DNA concentration of amplicon libraries for each sample was quantified using </w:t>
      </w:r>
      <w:r w:rsidR="00B44C4F">
        <w:rPr>
          <w:color w:val="000000"/>
          <w:shd w:val="clear" w:color="auto" w:fill="FFFFFF"/>
        </w:rPr>
        <w:t>PicoGreen (Life Technologies)</w:t>
      </w:r>
      <w:r w:rsidR="00B44C4F">
        <w:rPr>
          <w:lang w:val="en-GB"/>
        </w:rPr>
        <w:t>. The libraries were then normalised to the same concentration and pooled to yield a single sequencing library. The sequences of all primers and adapters used are shown in Table 1.</w:t>
      </w:r>
      <w:r w:rsidR="00E378C0" w:rsidRPr="00E378C0">
        <w:rPr>
          <w:lang w:val="en-GB"/>
        </w:rPr>
        <w:t xml:space="preserve"> Sequencing was performed using the MiSeq Reagent Kit v3 (600 cycles</w:t>
      </w:r>
      <w:r w:rsidR="00485FAE">
        <w:rPr>
          <w:lang w:val="en-GB"/>
        </w:rPr>
        <w:t>)</w:t>
      </w:r>
      <w:r w:rsidR="00E45530">
        <w:rPr>
          <w:lang w:val="en-GB"/>
        </w:rPr>
        <w:t xml:space="preserve"> with a </w:t>
      </w:r>
      <w:r w:rsidR="00E45530" w:rsidRPr="00E378C0">
        <w:rPr>
          <w:lang w:val="en-GB"/>
        </w:rPr>
        <w:t>20</w:t>
      </w:r>
      <w:r w:rsidR="00E45530">
        <w:rPr>
          <w:lang w:val="en-GB"/>
        </w:rPr>
        <w:t>%</w:t>
      </w:r>
      <w:r w:rsidR="00E45530" w:rsidRPr="00E378C0">
        <w:rPr>
          <w:lang w:val="en-GB"/>
        </w:rPr>
        <w:t xml:space="preserve"> PhiX </w:t>
      </w:r>
      <w:r w:rsidR="00E45530">
        <w:rPr>
          <w:lang w:val="en-GB"/>
        </w:rPr>
        <w:t>spike-in as an internal control</w:t>
      </w:r>
      <w:r w:rsidR="00E378C0" w:rsidRPr="00E378C0">
        <w:rPr>
          <w:lang w:val="en-GB"/>
        </w:rPr>
        <w:t xml:space="preserve">. </w:t>
      </w:r>
    </w:p>
    <w:p w14:paraId="46EFFA8E" w14:textId="3B97F479" w:rsidR="00374042" w:rsidRPr="00B94335" w:rsidRDefault="00A30795" w:rsidP="00B94335">
      <w:pPr>
        <w:pStyle w:val="Heading2"/>
        <w:rPr>
          <w:rStyle w:val="Heading3Char"/>
          <w:b/>
          <w:szCs w:val="26"/>
        </w:rPr>
      </w:pPr>
      <w:r>
        <w:rPr>
          <w:rStyle w:val="Heading3Char"/>
          <w:b/>
          <w:szCs w:val="26"/>
        </w:rPr>
        <w:t>Sequencing read</w:t>
      </w:r>
      <w:r w:rsidR="00374042" w:rsidRPr="00B94335">
        <w:rPr>
          <w:rStyle w:val="Heading3Char"/>
          <w:b/>
          <w:szCs w:val="26"/>
        </w:rPr>
        <w:t xml:space="preserve"> processing</w:t>
      </w:r>
    </w:p>
    <w:p w14:paraId="6A247CC0" w14:textId="5EFB4AD0" w:rsidR="00374042" w:rsidRPr="00A30795" w:rsidRDefault="00374042" w:rsidP="00B97119">
      <w:pPr>
        <w:rPr>
          <w:lang w:val="en-GB"/>
        </w:rPr>
      </w:pPr>
      <w:r>
        <w:rPr>
          <w:lang w:val="en-GB"/>
        </w:rPr>
        <w:t xml:space="preserve">Raw sequencing reads were demultiplexed </w:t>
      </w:r>
      <w:r w:rsidR="00371D2A">
        <w:rPr>
          <w:lang w:val="en-GB"/>
        </w:rPr>
        <w:t>using</w:t>
      </w:r>
      <w:r>
        <w:rPr>
          <w:lang w:val="en-GB"/>
        </w:rPr>
        <w:t xml:space="preserve"> bcl2fastq (v2.17.1.14; default parameters)</w:t>
      </w:r>
      <w:r w:rsidR="00A80DBA">
        <w:rPr>
          <w:lang w:val="en-GB"/>
        </w:rPr>
        <w:t>. P</w:t>
      </w:r>
      <w:r w:rsidR="00371D2A">
        <w:rPr>
          <w:rFonts w:eastAsia="Times New Roman"/>
          <w:lang w:val="en-GB"/>
        </w:rPr>
        <w:t>rimers and sequencing adapters were removed</w:t>
      </w:r>
      <w:r w:rsidR="00A80DBA">
        <w:rPr>
          <w:rFonts w:eastAsia="Times New Roman"/>
          <w:lang w:val="en-GB"/>
        </w:rPr>
        <w:t>, and low-quality bases at the start and end of reads were trimmed</w:t>
      </w:r>
      <w:r w:rsidR="00371D2A">
        <w:rPr>
          <w:rFonts w:eastAsia="Times New Roman"/>
          <w:lang w:val="en-GB"/>
        </w:rPr>
        <w:t xml:space="preserve"> using </w:t>
      </w:r>
      <w:r w:rsidR="00371D2A">
        <w:rPr>
          <w:rFonts w:eastAsia="Times New Roman"/>
          <w:i/>
          <w:iCs/>
          <w:lang w:val="en-GB"/>
        </w:rPr>
        <w:t>Cutadapt</w:t>
      </w:r>
      <w:r w:rsidR="00371D2A">
        <w:rPr>
          <w:rFonts w:eastAsia="Times New Roman"/>
          <w:lang w:val="en-GB"/>
        </w:rPr>
        <w:t xml:space="preserve"> </w:t>
      </w:r>
      <w:r w:rsidR="00371D2A">
        <w:rPr>
          <w:lang w:val="en-GB"/>
        </w:rPr>
        <w:t>(v</w:t>
      </w:r>
      <w:r w:rsidR="00A80DBA">
        <w:rPr>
          <w:lang w:val="en-GB"/>
        </w:rPr>
        <w:t>2</w:t>
      </w:r>
      <w:r w:rsidR="00371D2A">
        <w:rPr>
          <w:lang w:val="en-GB"/>
        </w:rPr>
        <w:t>.</w:t>
      </w:r>
      <w:r w:rsidR="00A80DBA">
        <w:rPr>
          <w:lang w:val="en-GB"/>
        </w:rPr>
        <w:t>6</w:t>
      </w:r>
      <w:r w:rsidR="00371D2A">
        <w:rPr>
          <w:lang w:val="en-GB"/>
        </w:rPr>
        <w:t xml:space="preserve">) </w:t>
      </w:r>
      <w:r w:rsidR="00371D2A">
        <w:rPr>
          <w:lang w:val="en-GB"/>
        </w:rPr>
        <w:fldChar w:fldCharType="begin" w:fldLock="1"/>
      </w:r>
      <w:r w:rsidR="00371D2A">
        <w:rPr>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sidR="00371D2A">
        <w:rPr>
          <w:lang w:val="en-GB"/>
        </w:rPr>
        <w:fldChar w:fldCharType="separate"/>
      </w:r>
      <w:r w:rsidR="00371D2A" w:rsidRPr="006E7F3F">
        <w:rPr>
          <w:noProof/>
          <w:lang w:val="en-GB"/>
        </w:rPr>
        <w:t>(Martin, 2011)</w:t>
      </w:r>
      <w:r w:rsidR="00371D2A">
        <w:rPr>
          <w:lang w:val="en-GB"/>
        </w:rPr>
        <w:fldChar w:fldCharType="end"/>
      </w:r>
      <w:r w:rsidR="00371D2A">
        <w:rPr>
          <w:rFonts w:eastAsia="Times New Roman"/>
          <w:lang w:val="en-GB"/>
        </w:rPr>
        <w:t>.</w:t>
      </w:r>
      <w:r w:rsidR="008136E1">
        <w:rPr>
          <w:rFonts w:eastAsia="Times New Roman"/>
          <w:lang w:val="en-GB"/>
        </w:rPr>
        <w:t xml:space="preserve"> </w:t>
      </w:r>
      <w:r w:rsidR="00B124F7">
        <w:rPr>
          <w:rFonts w:eastAsia="Times New Roman"/>
          <w:lang w:val="en-GB"/>
        </w:rPr>
        <w:t>R</w:t>
      </w:r>
      <w:r w:rsidR="00371D2A">
        <w:rPr>
          <w:rFonts w:eastAsia="Times New Roman"/>
          <w:lang w:val="en-GB"/>
        </w:rPr>
        <w:t>ead</w:t>
      </w:r>
      <w:r w:rsidR="008136E1">
        <w:rPr>
          <w:rFonts w:eastAsia="Times New Roman"/>
          <w:lang w:val="en-GB"/>
        </w:rPr>
        <w:t xml:space="preserve"> pairs were</w:t>
      </w:r>
      <w:r w:rsidR="00371D2A">
        <w:rPr>
          <w:rFonts w:eastAsia="Times New Roman"/>
          <w:lang w:val="en-GB"/>
        </w:rPr>
        <w:t xml:space="preserve"> </w:t>
      </w:r>
      <w:r w:rsidR="00B124F7">
        <w:rPr>
          <w:rFonts w:eastAsia="Times New Roman"/>
          <w:lang w:val="en-GB"/>
        </w:rPr>
        <w:t xml:space="preserve">then </w:t>
      </w:r>
      <w:r w:rsidR="00371D2A">
        <w:rPr>
          <w:rFonts w:eastAsia="Times New Roman"/>
          <w:lang w:val="en-GB"/>
        </w:rPr>
        <w:t xml:space="preserve">merged using </w:t>
      </w:r>
      <w:r w:rsidR="00371D2A">
        <w:rPr>
          <w:rFonts w:eastAsia="Times New Roman"/>
          <w:i/>
          <w:iCs/>
          <w:lang w:val="en-GB"/>
        </w:rPr>
        <w:t xml:space="preserve">ea-utils </w:t>
      </w:r>
      <w:r w:rsidR="00371D2A">
        <w:rPr>
          <w:lang w:val="en-GB"/>
        </w:rPr>
        <w:lastRenderedPageBreak/>
        <w:t>(v</w:t>
      </w:r>
      <w:r w:rsidR="00834ABF" w:rsidRPr="00834ABF">
        <w:rPr>
          <w:lang w:val="en-GB"/>
        </w:rPr>
        <w:t>1.1.2.779</w:t>
      </w:r>
      <w:r w:rsidR="00834ABF">
        <w:rPr>
          <w:lang w:val="en-GB"/>
        </w:rPr>
        <w:t>)</w:t>
      </w:r>
      <w:r w:rsidR="00371D2A">
        <w:rPr>
          <w:lang w:val="en-GB"/>
        </w:rPr>
        <w:t xml:space="preserve"> </w:t>
      </w:r>
      <w:r w:rsidR="00371D2A">
        <w:rPr>
          <w:lang w:val="en-GB"/>
        </w:rPr>
        <w:fldChar w:fldCharType="begin" w:fldLock="1"/>
      </w:r>
      <w:r w:rsidR="00371D2A">
        <w:rPr>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sidR="00371D2A">
        <w:rPr>
          <w:lang w:val="en-GB"/>
        </w:rPr>
        <w:fldChar w:fldCharType="separate"/>
      </w:r>
      <w:r w:rsidR="00371D2A" w:rsidRPr="006E7F3F">
        <w:rPr>
          <w:noProof/>
          <w:lang w:val="en-GB"/>
        </w:rPr>
        <w:t>(Aronesty, 2013)</w:t>
      </w:r>
      <w:r w:rsidR="00371D2A">
        <w:rPr>
          <w:lang w:val="en-GB"/>
        </w:rPr>
        <w:fldChar w:fldCharType="end"/>
      </w:r>
      <w:r w:rsidR="008136E1">
        <w:rPr>
          <w:lang w:val="en-GB"/>
        </w:rPr>
        <w:t xml:space="preserve">. </w:t>
      </w:r>
      <w:r w:rsidR="00892A09">
        <w:rPr>
          <w:lang w:val="en-GB"/>
        </w:rPr>
        <w:t>For read pairs where</w:t>
      </w:r>
      <w:r w:rsidR="008136E1">
        <w:rPr>
          <w:lang w:val="en-GB"/>
        </w:rPr>
        <w:t xml:space="preserve"> merging failed, </w:t>
      </w:r>
      <w:r w:rsidR="00C27A2E">
        <w:rPr>
          <w:lang w:val="en-GB"/>
        </w:rPr>
        <w:t xml:space="preserve">only </w:t>
      </w:r>
      <w:r w:rsidR="008136E1">
        <w:rPr>
          <w:lang w:val="en-GB"/>
        </w:rPr>
        <w:t xml:space="preserve">forward </w:t>
      </w:r>
      <w:r w:rsidR="00717A32">
        <w:rPr>
          <w:lang w:val="en-GB"/>
        </w:rPr>
        <w:t xml:space="preserve">unmerged </w:t>
      </w:r>
      <w:r w:rsidR="008136E1">
        <w:rPr>
          <w:lang w:val="en-GB"/>
        </w:rPr>
        <w:t>reads were retained.</w:t>
      </w:r>
      <w:r w:rsidR="00371D2A">
        <w:rPr>
          <w:lang w:val="en-GB"/>
        </w:rPr>
        <w:t xml:space="preserve"> </w:t>
      </w:r>
      <w:r w:rsidR="008136E1">
        <w:rPr>
          <w:lang w:val="en-GB"/>
        </w:rPr>
        <w:t>R</w:t>
      </w:r>
      <w:r w:rsidR="00371D2A">
        <w:rPr>
          <w:lang w:val="en-GB"/>
        </w:rPr>
        <w:t xml:space="preserve">eads with a Q-score below 20 removed using </w:t>
      </w:r>
      <w:r w:rsidR="00371D2A">
        <w:rPr>
          <w:i/>
          <w:iCs/>
          <w:lang w:val="en-GB"/>
        </w:rPr>
        <w:t>BBMap</w:t>
      </w:r>
      <w:r w:rsidR="008136E1">
        <w:rPr>
          <w:i/>
          <w:iCs/>
          <w:lang w:val="en-GB"/>
        </w:rPr>
        <w:t xml:space="preserve"> </w:t>
      </w:r>
      <w:r w:rsidR="008136E1">
        <w:rPr>
          <w:lang w:val="en-GB"/>
        </w:rPr>
        <w:t>(v38.</w:t>
      </w:r>
      <w:r w:rsidR="00855438">
        <w:rPr>
          <w:lang w:val="en-GB"/>
        </w:rPr>
        <w:t>18</w:t>
      </w:r>
      <w:r w:rsidR="008136E1">
        <w:rPr>
          <w:lang w:val="en-GB"/>
        </w:rPr>
        <w:t xml:space="preserve">) </w:t>
      </w:r>
      <w:r w:rsidR="008136E1">
        <w:rPr>
          <w:lang w:val="en-GB"/>
        </w:rPr>
        <w:fldChar w:fldCharType="begin" w:fldLock="1"/>
      </w:r>
      <w:r w:rsidR="008136E1">
        <w:rPr>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sidR="008136E1">
        <w:rPr>
          <w:lang w:val="en-GB"/>
        </w:rPr>
        <w:fldChar w:fldCharType="separate"/>
      </w:r>
      <w:r w:rsidR="008136E1" w:rsidRPr="006E7F3F">
        <w:rPr>
          <w:noProof/>
          <w:lang w:val="en-GB"/>
        </w:rPr>
        <w:t>(Bushnell, 2014)</w:t>
      </w:r>
      <w:r w:rsidR="008136E1">
        <w:rPr>
          <w:lang w:val="en-GB"/>
        </w:rPr>
        <w:fldChar w:fldCharType="end"/>
      </w:r>
      <w:r w:rsidR="00371D2A">
        <w:rPr>
          <w:lang w:val="en-GB"/>
        </w:rPr>
        <w:t>.</w:t>
      </w:r>
      <w:r w:rsidR="008136E1">
        <w:rPr>
          <w:lang w:val="en-GB"/>
        </w:rPr>
        <w:t xml:space="preserve"> </w:t>
      </w:r>
      <w:r w:rsidR="00444E3F">
        <w:rPr>
          <w:lang w:val="en-GB"/>
        </w:rPr>
        <w:t xml:space="preserve">Samples with less than 10,000 reads were excluded from further analysis. </w:t>
      </w:r>
      <w:r w:rsidR="00A30795">
        <w:rPr>
          <w:lang w:val="en-GB"/>
        </w:rPr>
        <w:t>Read quality</w:t>
      </w:r>
      <w:r w:rsidR="001D421C">
        <w:rPr>
          <w:lang w:val="en-GB"/>
        </w:rPr>
        <w:t xml:space="preserve"> assessments </w:t>
      </w:r>
      <w:r w:rsidR="00A30795">
        <w:rPr>
          <w:lang w:val="en-GB"/>
        </w:rPr>
        <w:t xml:space="preserve">before and after processing was performed using the </w:t>
      </w:r>
      <w:r w:rsidR="00A30795" w:rsidRPr="00A30795">
        <w:rPr>
          <w:i/>
          <w:iCs/>
          <w:lang w:val="en-GB"/>
        </w:rPr>
        <w:t>fastqcr</w:t>
      </w:r>
      <w:r w:rsidR="00A30795">
        <w:rPr>
          <w:lang w:val="en-GB"/>
        </w:rPr>
        <w:t xml:space="preserve"> </w:t>
      </w:r>
      <w:r w:rsidR="00F81811">
        <w:rPr>
          <w:lang w:val="en-GB"/>
        </w:rPr>
        <w:t>package (v0.1.2)</w:t>
      </w:r>
      <w:r w:rsidR="00747E63">
        <w:rPr>
          <w:lang w:val="en-GB"/>
        </w:rPr>
        <w:t xml:space="preserve"> </w:t>
      </w:r>
      <w:r w:rsidR="00747E63">
        <w:rPr>
          <w:lang w:val="en-GB"/>
        </w:rPr>
        <w:fldChar w:fldCharType="begin" w:fldLock="1"/>
      </w:r>
      <w:r w:rsidR="00952BAE">
        <w:rPr>
          <w:lang w:val="en-GB"/>
        </w:rPr>
        <w:instrText>ADDIN CSL_CITATION {"citationItems":[{"id":"ITEM-1","itemData":{"author":[{"dropping-particle":"","family":"Andrews","given":"Simon","non-dropping-particle":"","parse-names":false,"suffix":""}],"id":"ITEM-1","issued":{"date-parts":[["2010"]]},"publisher":"Babraham Bioinformatics, Babraham Institute, Cambridge, United Kingdom","title":"FastQC: a quality control tool for high throughput sequence data","type":"article"},"uris":["http://www.mendeley.com/documents/?uuid=3dd40022-7483-42f3-84ca-77d559b94a82"]}],"mendeley":{"formattedCitation":"(Andrews, 2010)","plainTextFormattedCitation":"(Andrews, 2010)","previouslyFormattedCitation":"(Andrews, 2010)"},"properties":{"noteIndex":0},"schema":"https://github.com/citation-style-language/schema/raw/master/csl-citation.json"}</w:instrText>
      </w:r>
      <w:r w:rsidR="00747E63">
        <w:rPr>
          <w:lang w:val="en-GB"/>
        </w:rPr>
        <w:fldChar w:fldCharType="separate"/>
      </w:r>
      <w:r w:rsidR="00747E63" w:rsidRPr="00747E63">
        <w:rPr>
          <w:noProof/>
          <w:lang w:val="en-GB"/>
        </w:rPr>
        <w:t>(Andrews, 2010)</w:t>
      </w:r>
      <w:r w:rsidR="00747E63">
        <w:rPr>
          <w:lang w:val="en-GB"/>
        </w:rPr>
        <w:fldChar w:fldCharType="end"/>
      </w:r>
      <w:r w:rsidR="00F81811">
        <w:rPr>
          <w:lang w:val="en-GB"/>
        </w:rPr>
        <w:t xml:space="preserve"> in </w:t>
      </w:r>
      <w:r w:rsidR="00A30795" w:rsidRPr="00A30795">
        <w:rPr>
          <w:i/>
          <w:iCs/>
          <w:lang w:val="en-GB"/>
        </w:rPr>
        <w:t>R</w:t>
      </w:r>
      <w:r w:rsidR="00F81811">
        <w:rPr>
          <w:lang w:val="en-GB"/>
        </w:rPr>
        <w:t>.</w:t>
      </w:r>
    </w:p>
    <w:p w14:paraId="56FD7018" w14:textId="62CF4B3A" w:rsidR="009D4340" w:rsidRDefault="00E3236C" w:rsidP="009D4340">
      <w:pPr>
        <w:pStyle w:val="Heading2"/>
        <w:rPr>
          <w:lang w:val="en-GB"/>
        </w:rPr>
      </w:pPr>
      <w:r>
        <w:rPr>
          <w:lang w:val="en-GB"/>
        </w:rPr>
        <w:t xml:space="preserve">Taxonomic </w:t>
      </w:r>
      <w:r w:rsidR="009D4340">
        <w:rPr>
          <w:lang w:val="en-GB"/>
        </w:rPr>
        <w:t>classification</w:t>
      </w:r>
    </w:p>
    <w:p w14:paraId="6AFC31CF" w14:textId="3CCF4694" w:rsidR="00221AD1" w:rsidRPr="00C72EEC" w:rsidRDefault="0026480B" w:rsidP="0026480B">
      <w:pPr>
        <w:rPr>
          <w:lang w:val="en-GB"/>
        </w:rPr>
      </w:pPr>
      <w:r w:rsidRPr="0026480B">
        <w:rPr>
          <w:i/>
          <w:iCs/>
          <w:lang w:val="en-GB"/>
        </w:rPr>
        <w:t>Kraken 2</w:t>
      </w:r>
      <w:r>
        <w:rPr>
          <w:lang w:val="en-GB"/>
        </w:rPr>
        <w:t xml:space="preserve"> (v2.0.7-beta; default parameters) </w:t>
      </w:r>
      <w:r>
        <w:rPr>
          <w:lang w:val="en-GB"/>
        </w:rPr>
        <w:fldChar w:fldCharType="begin" w:fldLock="1"/>
      </w:r>
      <w:r>
        <w:rPr>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Pr>
          <w:lang w:val="en-GB"/>
        </w:rPr>
        <w:fldChar w:fldCharType="separate"/>
      </w:r>
      <w:r w:rsidRPr="0026480B">
        <w:rPr>
          <w:noProof/>
          <w:lang w:val="en-GB"/>
        </w:rPr>
        <w:t>(Wood, Lu and Langmead, 2019)</w:t>
      </w:r>
      <w:r>
        <w:rPr>
          <w:lang w:val="en-GB"/>
        </w:rPr>
        <w:fldChar w:fldCharType="end"/>
      </w:r>
      <w:r>
        <w:rPr>
          <w:lang w:val="en-GB"/>
        </w:rPr>
        <w:t xml:space="preserve"> was used to assign each processed read to a particular taxon based on </w:t>
      </w:r>
      <w:r w:rsidR="004C748B">
        <w:rPr>
          <w:lang w:val="en-GB"/>
        </w:rPr>
        <w:t xml:space="preserve">the </w:t>
      </w:r>
      <w:r w:rsidR="00FF7003" w:rsidRPr="00FF7003">
        <w:rPr>
          <w:i/>
          <w:iCs/>
          <w:lang w:val="en-GB"/>
        </w:rPr>
        <w:t>Kraken 2</w:t>
      </w:r>
      <w:r w:rsidR="00FF7003">
        <w:rPr>
          <w:lang w:val="en-GB"/>
        </w:rPr>
        <w:t xml:space="preserve">-built </w:t>
      </w:r>
      <w:r w:rsidRPr="0026480B">
        <w:rPr>
          <w:i/>
          <w:iCs/>
          <w:lang w:val="en-GB"/>
        </w:rPr>
        <w:t xml:space="preserve">SILVA </w:t>
      </w:r>
      <w:r>
        <w:rPr>
          <w:lang w:val="en-GB"/>
        </w:rPr>
        <w:t xml:space="preserve">database (v138) </w:t>
      </w:r>
      <w:r>
        <w:rPr>
          <w:lang w:val="en-GB"/>
        </w:rPr>
        <w:fldChar w:fldCharType="begin" w:fldLock="1"/>
      </w:r>
      <w:r w:rsidR="00E7364B">
        <w:rPr>
          <w:lang w:val="en-GB"/>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Pr>
          <w:lang w:val="en-GB"/>
        </w:rPr>
        <w:fldChar w:fldCharType="separate"/>
      </w:r>
      <w:r w:rsidRPr="0026480B">
        <w:rPr>
          <w:noProof/>
          <w:lang w:val="en-GB"/>
        </w:rPr>
        <w:t xml:space="preserve">(Quast </w:t>
      </w:r>
      <w:r w:rsidRPr="0026480B">
        <w:rPr>
          <w:i/>
          <w:noProof/>
          <w:lang w:val="en-GB"/>
        </w:rPr>
        <w:t>et al.</w:t>
      </w:r>
      <w:r w:rsidRPr="0026480B">
        <w:rPr>
          <w:noProof/>
          <w:lang w:val="en-GB"/>
        </w:rPr>
        <w:t>, 2012)</w:t>
      </w:r>
      <w:r>
        <w:rPr>
          <w:lang w:val="en-GB"/>
        </w:rPr>
        <w:fldChar w:fldCharType="end"/>
      </w:r>
      <w:r>
        <w:rPr>
          <w:lang w:val="en-GB"/>
        </w:rPr>
        <w:t>.</w:t>
      </w:r>
      <w:r w:rsidR="00F2668D">
        <w:rPr>
          <w:lang w:val="en-GB"/>
        </w:rPr>
        <w:t xml:space="preserve"> </w:t>
      </w:r>
      <w:r w:rsidR="00C72EEC">
        <w:rPr>
          <w:lang w:val="en-GB"/>
        </w:rPr>
        <w:t>A</w:t>
      </w:r>
      <w:r w:rsidR="00974F0B">
        <w:rPr>
          <w:lang w:val="en-GB"/>
        </w:rPr>
        <w:t xml:space="preserve">ll unclassified reads were excluded from the analyses. </w:t>
      </w:r>
      <w:r w:rsidR="00221AD1" w:rsidRPr="00C72EEC">
        <w:t xml:space="preserve">The taxonomic assignments for </w:t>
      </w:r>
      <w:r w:rsidR="008935E4">
        <w:t>all</w:t>
      </w:r>
      <w:r w:rsidR="00221AD1" w:rsidRPr="00C72EEC">
        <w:t xml:space="preserve"> reads were aggregated to generate a</w:t>
      </w:r>
      <w:r w:rsidR="00F23970">
        <w:t xml:space="preserve"> relative </w:t>
      </w:r>
      <w:r w:rsidR="00221AD1" w:rsidRPr="00C72EEC">
        <w:t>abundance matrix</w:t>
      </w:r>
      <w:r w:rsidR="008935E4">
        <w:t xml:space="preserve"> using</w:t>
      </w:r>
      <w:r w:rsidR="003A6B5E">
        <w:t xml:space="preserve"> a custom </w:t>
      </w:r>
      <w:r w:rsidR="003A6B5E" w:rsidRPr="003A6B5E">
        <w:rPr>
          <w:i/>
          <w:iCs/>
        </w:rPr>
        <w:t>Python</w:t>
      </w:r>
      <w:r w:rsidR="003A6B5E">
        <w:t xml:space="preserve"> script</w:t>
      </w:r>
      <w:r w:rsidR="00B4568F">
        <w:t xml:space="preserve"> written by</w:t>
      </w:r>
      <w:r w:rsidR="00CE6AC5">
        <w:t xml:space="preserve"> </w:t>
      </w:r>
      <w:r w:rsidR="00CE6AC5">
        <w:fldChar w:fldCharType="begin" w:fldLock="1"/>
      </w:r>
      <w:r w:rsidR="00F127A7">
        <w:instrText>ADDIN CSL_CITATION {"citationItems":[{"id":"ITEM-1","itemData":{"author":[{"dropping-particle":"","family":"Tan","given":"Cedric C S","non-dropping-particle":"","parse-names":false,"suffix":""},{"dropping-particle":"","family":"Acman","given":"Mislav","non-dropping-particle":"","parse-names":false,"suffix":""},{"dropping-particle":"","family":"Dorp","given":"Lucy","non-dropping-particle":"van","parse-names":false,"suffix":""},{"dropping-particle":"","family":"Balloux","given":"Francois","non-dropping-particle":"","parse-names":false,"suffix":""}],"container-title":"bioRxiv","id":"ITEM-1","issued":{"date-parts":[["2020"]]},"publisher":"Cold Spring Harbor Laboratory","title":"Metagenomic evidence for a polymicrobial signature of sepsis","type":"article-journal"},"uris":["http://www.mendeley.com/documents/?uuid=34735501-ee4a-407b-b371-97bf4d0253c9"]}],"mendeley":{"formattedCitation":"(Tan &lt;i&gt;et al.&lt;/i&gt;, 2020)","manualFormatting":"Tan et al. (2020)","plainTextFormattedCitation":"(Tan et al., 2020)","previouslyFormattedCitation":"(Tan &lt;i&gt;et al.&lt;/i&gt;, 2020)"},"properties":{"noteIndex":0},"schema":"https://github.com/citation-style-language/schema/raw/master/csl-citation.json"}</w:instrText>
      </w:r>
      <w:r w:rsidR="00CE6AC5">
        <w:fldChar w:fldCharType="separate"/>
      </w:r>
      <w:r w:rsidR="00CE6AC5" w:rsidRPr="00CE6AC5">
        <w:rPr>
          <w:noProof/>
        </w:rPr>
        <w:t xml:space="preserve">Tan </w:t>
      </w:r>
      <w:r w:rsidR="00CE6AC5" w:rsidRPr="00CE6AC5">
        <w:rPr>
          <w:i/>
          <w:noProof/>
        </w:rPr>
        <w:t>et al.</w:t>
      </w:r>
      <w:r w:rsidR="00CE6AC5" w:rsidRPr="00CE6AC5">
        <w:rPr>
          <w:noProof/>
        </w:rPr>
        <w:t xml:space="preserve"> </w:t>
      </w:r>
      <w:r w:rsidR="00B4568F">
        <w:rPr>
          <w:noProof/>
        </w:rPr>
        <w:t>(</w:t>
      </w:r>
      <w:r w:rsidR="00CE6AC5" w:rsidRPr="00CE6AC5">
        <w:rPr>
          <w:noProof/>
        </w:rPr>
        <w:t>2020)</w:t>
      </w:r>
      <w:r w:rsidR="00CE6AC5">
        <w:fldChar w:fldCharType="end"/>
      </w:r>
      <w:r w:rsidR="005B23CA">
        <w:t>.</w:t>
      </w:r>
      <w:r w:rsidR="00221AD1" w:rsidRPr="00C72EEC">
        <w:t xml:space="preserve"> </w:t>
      </w:r>
      <w:r w:rsidR="005B23CA">
        <w:t xml:space="preserve">In this matrix, </w:t>
      </w:r>
      <w:r w:rsidR="00221AD1" w:rsidRPr="00C72EEC">
        <w:t>samples are represented as rows and genera as columns</w:t>
      </w:r>
      <w:r w:rsidR="005B23CA">
        <w:t xml:space="preserve">. </w:t>
      </w:r>
      <w:r w:rsidR="00221AD1" w:rsidRPr="00C72EEC">
        <w:t xml:space="preserve">Each element </w:t>
      </w:r>
      <w:r w:rsidR="000D7843">
        <w:t>equals</w:t>
      </w:r>
      <w:r w:rsidR="00221AD1" w:rsidRPr="00C72EEC">
        <w:t xml:space="preserve"> the number of reads assigned to a particular genus for a single sample</w:t>
      </w:r>
      <w:r w:rsidR="00F23970">
        <w:t xml:space="preserve"> divided by the total number of reads for said sample</w:t>
      </w:r>
      <w:r w:rsidR="00221AD1" w:rsidRPr="00C72EEC">
        <w:t xml:space="preserve">. </w:t>
      </w:r>
    </w:p>
    <w:p w14:paraId="4DD1830B" w14:textId="55A985DF" w:rsidR="009A1D09" w:rsidRDefault="009A1D09" w:rsidP="00E1731F">
      <w:pPr>
        <w:pStyle w:val="Heading2"/>
        <w:rPr>
          <w:lang w:val="en-GB"/>
        </w:rPr>
      </w:pPr>
      <w:r>
        <w:rPr>
          <w:lang w:val="en-GB"/>
        </w:rPr>
        <w:t>Microbial diversity</w:t>
      </w:r>
    </w:p>
    <w:p w14:paraId="6381B28C" w14:textId="58135AE7" w:rsidR="00523816" w:rsidRPr="00523816" w:rsidRDefault="00822C37" w:rsidP="00523816">
      <w:pPr>
        <w:rPr>
          <w:lang w:val="en-GB"/>
        </w:rPr>
      </w:pPr>
      <w:r>
        <w:rPr>
          <w:lang w:val="en-GB"/>
        </w:rPr>
        <w:t>The r</w:t>
      </w:r>
      <w:r w:rsidR="001F7DD1">
        <w:rPr>
          <w:lang w:val="en-GB"/>
        </w:rPr>
        <w:t>arefaction</w:t>
      </w:r>
      <w:r>
        <w:rPr>
          <w:lang w:val="en-GB"/>
        </w:rPr>
        <w:t xml:space="preserve"> analysis</w:t>
      </w:r>
      <w:r w:rsidR="001F7DD1">
        <w:rPr>
          <w:lang w:val="en-GB"/>
        </w:rPr>
        <w:t xml:space="preserve"> </w:t>
      </w:r>
      <w:r>
        <w:rPr>
          <w:lang w:val="en-GB"/>
        </w:rPr>
        <w:t>of</w:t>
      </w:r>
      <w:r w:rsidR="00D21410">
        <w:rPr>
          <w:lang w:val="en-GB"/>
        </w:rPr>
        <w:t xml:space="preserve"> </w:t>
      </w:r>
      <w:r w:rsidR="00523816">
        <w:rPr>
          <w:lang w:val="en-GB"/>
        </w:rPr>
        <w:t xml:space="preserve">genus richness was performed using the </w:t>
      </w:r>
      <w:r w:rsidR="00523816" w:rsidRPr="00523816">
        <w:rPr>
          <w:i/>
          <w:iCs/>
          <w:lang w:val="en-GB"/>
        </w:rPr>
        <w:t>rarefy</w:t>
      </w:r>
      <w:r w:rsidR="00523816">
        <w:rPr>
          <w:i/>
          <w:iCs/>
          <w:lang w:val="en-GB"/>
        </w:rPr>
        <w:t xml:space="preserve"> </w:t>
      </w:r>
      <w:r w:rsidR="00523816">
        <w:rPr>
          <w:lang w:val="en-GB"/>
        </w:rPr>
        <w:t>function</w:t>
      </w:r>
      <w:r w:rsidR="001F7DD1">
        <w:rPr>
          <w:lang w:val="en-GB"/>
        </w:rPr>
        <w:t xml:space="preserve"> from</w:t>
      </w:r>
      <w:r w:rsidR="00523816">
        <w:rPr>
          <w:lang w:val="en-GB"/>
        </w:rPr>
        <w:t xml:space="preserve"> </w:t>
      </w:r>
      <w:r w:rsidR="001F7DD1">
        <w:rPr>
          <w:lang w:val="en-GB"/>
        </w:rPr>
        <w:t xml:space="preserve">the </w:t>
      </w:r>
      <w:r w:rsidR="00523816" w:rsidRPr="00523816">
        <w:rPr>
          <w:i/>
          <w:iCs/>
          <w:lang w:val="en-GB"/>
        </w:rPr>
        <w:t>Vegan</w:t>
      </w:r>
      <w:r w:rsidR="00523816">
        <w:rPr>
          <w:i/>
          <w:iCs/>
          <w:lang w:val="en-GB"/>
        </w:rPr>
        <w:t xml:space="preserve"> </w:t>
      </w:r>
      <w:r w:rsidR="001F7DD1">
        <w:rPr>
          <w:lang w:val="en-GB"/>
        </w:rPr>
        <w:t xml:space="preserve">package </w:t>
      </w:r>
      <w:r w:rsidR="00523816">
        <w:rPr>
          <w:lang w:val="en-GB"/>
        </w:rPr>
        <w:t>(v2.5.7)</w:t>
      </w:r>
      <w:r w:rsidR="001F7DD1">
        <w:rPr>
          <w:lang w:val="en-GB"/>
        </w:rPr>
        <w:t xml:space="preserve"> in </w:t>
      </w:r>
      <w:r w:rsidR="001F7DD1" w:rsidRPr="001F7DD1">
        <w:rPr>
          <w:i/>
          <w:iCs/>
          <w:lang w:val="en-GB"/>
        </w:rPr>
        <w:t>R</w:t>
      </w:r>
      <w:r w:rsidR="001F7DD1">
        <w:rPr>
          <w:lang w:val="en-GB"/>
        </w:rPr>
        <w:t>.</w:t>
      </w:r>
      <w:r>
        <w:rPr>
          <w:lang w:val="en-GB"/>
        </w:rPr>
        <w:t xml:space="preserve"> Rarefaction analysis of Shannon index was performed using </w:t>
      </w:r>
      <w:r w:rsidR="00523816">
        <w:rPr>
          <w:lang w:val="en-GB"/>
        </w:rPr>
        <w:t xml:space="preserve">a custom </w:t>
      </w:r>
      <w:r w:rsidR="00523816" w:rsidRPr="00523816">
        <w:rPr>
          <w:i/>
          <w:iCs/>
          <w:lang w:val="en-GB"/>
        </w:rPr>
        <w:t>R</w:t>
      </w:r>
      <w:r w:rsidR="00523816">
        <w:rPr>
          <w:lang w:val="en-GB"/>
        </w:rPr>
        <w:t xml:space="preserve"> script</w:t>
      </w:r>
      <w:r>
        <w:rPr>
          <w:lang w:val="en-GB"/>
        </w:rPr>
        <w:t xml:space="preserve"> and the </w:t>
      </w:r>
      <w:r w:rsidRPr="00822C37">
        <w:rPr>
          <w:i/>
          <w:iCs/>
          <w:lang w:val="en-GB"/>
        </w:rPr>
        <w:t>diversity</w:t>
      </w:r>
      <w:r>
        <w:rPr>
          <w:lang w:val="en-GB"/>
        </w:rPr>
        <w:t xml:space="preserve"> function from the same package.</w:t>
      </w:r>
      <w:r w:rsidR="00523816">
        <w:rPr>
          <w:lang w:val="en-GB"/>
        </w:rPr>
        <w:t xml:space="preserve"> </w:t>
      </w:r>
    </w:p>
    <w:p w14:paraId="4B9F12EE" w14:textId="4F569562" w:rsidR="009A1D09" w:rsidRDefault="009A1D09" w:rsidP="00E1731F">
      <w:pPr>
        <w:pStyle w:val="Heading2"/>
        <w:rPr>
          <w:lang w:val="en-GB"/>
        </w:rPr>
      </w:pPr>
      <w:r>
        <w:rPr>
          <w:lang w:val="en-GB"/>
        </w:rPr>
        <w:t>Ordination and clustering</w:t>
      </w:r>
    </w:p>
    <w:p w14:paraId="47AD9E87" w14:textId="48527A54" w:rsidR="00F23970" w:rsidRPr="007D1673" w:rsidRDefault="00F23970" w:rsidP="00590FC9">
      <w:pPr>
        <w:rPr>
          <w:u w:val="single"/>
          <w:lang w:val="en-GB"/>
        </w:rPr>
      </w:pPr>
      <w:r>
        <w:rPr>
          <w:lang w:val="en-GB"/>
        </w:rPr>
        <w:t xml:space="preserve">The Bray-Curtis distance matrix was </w:t>
      </w:r>
      <w:r w:rsidR="00952BAE">
        <w:rPr>
          <w:lang w:val="en-GB"/>
        </w:rPr>
        <w:t xml:space="preserve">computed from the relative abundance matrix using the </w:t>
      </w:r>
      <w:r w:rsidR="00952BAE" w:rsidRPr="00952BAE">
        <w:rPr>
          <w:i/>
          <w:iCs/>
          <w:lang w:val="en-GB"/>
        </w:rPr>
        <w:t>vegdist</w:t>
      </w:r>
      <w:r w:rsidR="00952BAE">
        <w:rPr>
          <w:lang w:val="en-GB"/>
        </w:rPr>
        <w:t xml:space="preserve"> function </w:t>
      </w:r>
      <w:r w:rsidR="00952BAE" w:rsidRPr="00952BAE">
        <w:rPr>
          <w:lang w:val="en-GB"/>
        </w:rPr>
        <w:t>in</w:t>
      </w:r>
      <w:r w:rsidR="00952BAE">
        <w:rPr>
          <w:i/>
          <w:iCs/>
          <w:lang w:val="en-GB"/>
        </w:rPr>
        <w:t xml:space="preserve"> </w:t>
      </w:r>
      <w:r w:rsidR="00952BAE" w:rsidRPr="00952BAE">
        <w:rPr>
          <w:i/>
          <w:iCs/>
          <w:lang w:val="en-GB"/>
        </w:rPr>
        <w:t>Vegan</w:t>
      </w:r>
      <w:r w:rsidR="00952BAE" w:rsidRPr="00952BAE">
        <w:rPr>
          <w:lang w:val="en-GB"/>
        </w:rPr>
        <w:t xml:space="preserve">. </w:t>
      </w:r>
      <w:r w:rsidR="00952BAE">
        <w:rPr>
          <w:lang w:val="en-GB"/>
        </w:rPr>
        <w:t>PCoA</w:t>
      </w:r>
      <w:r w:rsidR="00F66E1E">
        <w:rPr>
          <w:lang w:val="en-GB"/>
        </w:rPr>
        <w:t xml:space="preserve">, </w:t>
      </w:r>
      <w:r w:rsidR="00952BAE" w:rsidRPr="00952BAE">
        <w:rPr>
          <w:i/>
          <w:iCs/>
          <w:lang w:val="en-GB"/>
        </w:rPr>
        <w:t>t</w:t>
      </w:r>
      <w:r w:rsidR="00952BAE">
        <w:rPr>
          <w:lang w:val="en-GB"/>
        </w:rPr>
        <w:t xml:space="preserve">-SNE </w:t>
      </w:r>
      <w:r w:rsidR="00F66E1E">
        <w:rPr>
          <w:lang w:val="en-GB"/>
        </w:rPr>
        <w:t xml:space="preserve">and </w:t>
      </w:r>
      <w:r w:rsidR="00F66E1E" w:rsidRPr="00F66E1E">
        <w:rPr>
          <w:i/>
          <w:iCs/>
          <w:lang w:val="en-GB"/>
        </w:rPr>
        <w:t>k</w:t>
      </w:r>
      <w:r w:rsidR="00F66E1E">
        <w:rPr>
          <w:lang w:val="en-GB"/>
        </w:rPr>
        <w:t xml:space="preserve">-means </w:t>
      </w:r>
      <w:r w:rsidR="00952BAE">
        <w:rPr>
          <w:lang w:val="en-GB"/>
        </w:rPr>
        <w:t xml:space="preserve">was computed using the </w:t>
      </w:r>
      <w:r w:rsidR="00952BAE" w:rsidRPr="00952BAE">
        <w:rPr>
          <w:i/>
          <w:iCs/>
          <w:lang w:val="en-GB"/>
        </w:rPr>
        <w:t>pcoa</w:t>
      </w:r>
      <w:r w:rsidR="00F66E1E">
        <w:rPr>
          <w:lang w:val="en-GB"/>
        </w:rPr>
        <w:t xml:space="preserve">, </w:t>
      </w:r>
      <w:r w:rsidR="00952BAE">
        <w:rPr>
          <w:i/>
          <w:iCs/>
          <w:lang w:val="en-GB"/>
        </w:rPr>
        <w:t>R</w:t>
      </w:r>
      <w:r w:rsidR="00952BAE" w:rsidRPr="00952BAE">
        <w:rPr>
          <w:i/>
          <w:iCs/>
          <w:lang w:val="en-GB"/>
        </w:rPr>
        <w:t>tsne</w:t>
      </w:r>
      <w:r w:rsidR="00F66E1E">
        <w:rPr>
          <w:i/>
          <w:iCs/>
          <w:lang w:val="en-GB"/>
        </w:rPr>
        <w:t xml:space="preserve"> </w:t>
      </w:r>
      <w:r w:rsidR="00F66E1E">
        <w:rPr>
          <w:lang w:val="en-GB"/>
        </w:rPr>
        <w:t xml:space="preserve">and </w:t>
      </w:r>
      <w:r w:rsidR="00F66E1E">
        <w:rPr>
          <w:i/>
          <w:iCs/>
          <w:lang w:val="en-GB"/>
        </w:rPr>
        <w:t>kmeans</w:t>
      </w:r>
      <w:r w:rsidR="00952BAE">
        <w:rPr>
          <w:lang w:val="en-GB"/>
        </w:rPr>
        <w:t xml:space="preserve"> functions in the </w:t>
      </w:r>
      <w:r w:rsidR="00952BAE" w:rsidRPr="00952BAE">
        <w:rPr>
          <w:i/>
          <w:iCs/>
          <w:lang w:val="en-GB"/>
        </w:rPr>
        <w:t>ape</w:t>
      </w:r>
      <w:r w:rsidR="00952BAE">
        <w:rPr>
          <w:lang w:val="en-GB"/>
        </w:rPr>
        <w:t xml:space="preserve"> (v5.4.1) </w:t>
      </w:r>
      <w:r w:rsidR="00952BAE">
        <w:rPr>
          <w:lang w:val="en-GB"/>
        </w:rPr>
        <w:fldChar w:fldCharType="begin" w:fldLock="1"/>
      </w:r>
      <w:r w:rsidR="00952BAE">
        <w:rPr>
          <w:lang w:val="en-GB"/>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a32b1693-d03b-4579-8a04-9beb5e94f9cc"]}],"mendeley":{"formattedCitation":"(Paradis and Schliep, 2019)","plainTextFormattedCitation":"(Paradis and Schliep, 2019)","previouslyFormattedCitation":"(Paradis and Schliep, 2019)"},"properties":{"noteIndex":0},"schema":"https://github.com/citation-style-language/schema/raw/master/csl-citation.json"}</w:instrText>
      </w:r>
      <w:r w:rsidR="00952BAE">
        <w:rPr>
          <w:lang w:val="en-GB"/>
        </w:rPr>
        <w:fldChar w:fldCharType="separate"/>
      </w:r>
      <w:r w:rsidR="00952BAE" w:rsidRPr="00952BAE">
        <w:rPr>
          <w:noProof/>
          <w:lang w:val="en-GB"/>
        </w:rPr>
        <w:t>(Paradis and Schliep, 2019)</w:t>
      </w:r>
      <w:r w:rsidR="00952BAE">
        <w:rPr>
          <w:lang w:val="en-GB"/>
        </w:rPr>
        <w:fldChar w:fldCharType="end"/>
      </w:r>
      <w:r w:rsidR="00F66E1E">
        <w:rPr>
          <w:lang w:val="en-GB"/>
        </w:rPr>
        <w:t xml:space="preserve">, </w:t>
      </w:r>
      <w:r w:rsidR="00952BAE" w:rsidRPr="00952BAE">
        <w:rPr>
          <w:i/>
          <w:iCs/>
          <w:lang w:val="en-GB"/>
        </w:rPr>
        <w:t>Rtsne</w:t>
      </w:r>
      <w:r w:rsidR="00952BAE">
        <w:rPr>
          <w:i/>
          <w:iCs/>
          <w:lang w:val="en-GB"/>
        </w:rPr>
        <w:t xml:space="preserve"> </w:t>
      </w:r>
      <w:r w:rsidR="00952BAE">
        <w:rPr>
          <w:lang w:val="en-GB"/>
        </w:rPr>
        <w:t xml:space="preserve">(v0.15) </w:t>
      </w:r>
      <w:r w:rsidR="00952BAE">
        <w:rPr>
          <w:lang w:val="en-GB"/>
        </w:rPr>
        <w:fldChar w:fldCharType="begin" w:fldLock="1"/>
      </w:r>
      <w:r w:rsidR="00772E14">
        <w:rPr>
          <w:lang w:val="en-GB"/>
        </w:rPr>
        <w:instrText>ADDIN CSL_CITATION {"citationItems":[{"id":"ITEM-1","itemData":{"author":[{"dropping-particle":"","family":"Krijthe","given":"Jesse","non-dropping-particle":"","parse-names":false,"suffix":""},{"dropping-particle":"","family":"Maaten","given":"Laurens","non-dropping-particle":"van der","parse-names":false,"suffix":""},{"dropping-particle":"","family":"Krijthe","given":"Maintainer Jesse","non-dropping-particle":"","parse-names":false,"suffix":""}],"id":"ITEM-1","issued":{"date-parts":[["2018"]]},"publisher":"GitHub","title":"Package ‘Rtsne’","type":"article"},"uris":["http://www.mendeley.com/documents/?uuid=f4f1937d-6f0d-4682-9f78-a3c898619dec"]}],"mendeley":{"formattedCitation":"(Krijthe, van der Maaten and Krijthe, 2018)","plainTextFormattedCitation":"(Krijthe, van der Maaten and Krijthe, 2018)","previouslyFormattedCitation":"(Krijthe, van der Maaten and Krijthe, 2018)"},"properties":{"noteIndex":0},"schema":"https://github.com/citation-style-language/schema/raw/master/csl-citation.json"}</w:instrText>
      </w:r>
      <w:r w:rsidR="00952BAE">
        <w:rPr>
          <w:lang w:val="en-GB"/>
        </w:rPr>
        <w:fldChar w:fldCharType="separate"/>
      </w:r>
      <w:r w:rsidR="00952BAE" w:rsidRPr="00952BAE">
        <w:rPr>
          <w:noProof/>
          <w:lang w:val="en-GB"/>
        </w:rPr>
        <w:t>(Krijthe, van der Maaten and Krijthe, 2018)</w:t>
      </w:r>
      <w:r w:rsidR="00952BAE">
        <w:rPr>
          <w:lang w:val="en-GB"/>
        </w:rPr>
        <w:fldChar w:fldCharType="end"/>
      </w:r>
      <w:r w:rsidR="00F66E1E">
        <w:rPr>
          <w:lang w:val="en-GB"/>
        </w:rPr>
        <w:t xml:space="preserve"> and </w:t>
      </w:r>
      <w:r w:rsidR="00F66E1E" w:rsidRPr="00F66E1E">
        <w:rPr>
          <w:i/>
          <w:iCs/>
          <w:lang w:val="en-GB"/>
        </w:rPr>
        <w:t>stats</w:t>
      </w:r>
      <w:r w:rsidR="00F66E1E">
        <w:rPr>
          <w:lang w:val="en-GB"/>
        </w:rPr>
        <w:t xml:space="preserve"> (v3.6.0)</w:t>
      </w:r>
      <w:r w:rsidR="00952BAE">
        <w:rPr>
          <w:lang w:val="en-GB"/>
        </w:rPr>
        <w:t xml:space="preserve"> packages in </w:t>
      </w:r>
      <w:r w:rsidR="00952BAE" w:rsidRPr="00952BAE">
        <w:rPr>
          <w:i/>
          <w:iCs/>
          <w:lang w:val="en-GB"/>
        </w:rPr>
        <w:t>R</w:t>
      </w:r>
      <w:r w:rsidR="00952BAE">
        <w:rPr>
          <w:lang w:val="en-GB"/>
        </w:rPr>
        <w:t xml:space="preserve">, respectively. </w:t>
      </w:r>
      <w:r w:rsidR="002C2090">
        <w:rPr>
          <w:lang w:val="en-GB"/>
        </w:rPr>
        <w:t xml:space="preserve">The Barnes-Hut implementation of </w:t>
      </w:r>
      <w:r w:rsidR="00A8525E" w:rsidRPr="00A8525E">
        <w:rPr>
          <w:i/>
          <w:iCs/>
          <w:lang w:val="en-GB"/>
        </w:rPr>
        <w:t>t</w:t>
      </w:r>
      <w:r w:rsidR="00A8525E">
        <w:rPr>
          <w:lang w:val="en-GB"/>
        </w:rPr>
        <w:t>-SNE</w:t>
      </w:r>
      <w:r w:rsidR="002C2090">
        <w:rPr>
          <w:lang w:val="en-GB"/>
        </w:rPr>
        <w:t xml:space="preserve"> </w:t>
      </w:r>
      <w:r w:rsidR="00772E14">
        <w:rPr>
          <w:lang w:val="en-GB"/>
        </w:rPr>
        <w:fldChar w:fldCharType="begin" w:fldLock="1"/>
      </w:r>
      <w:r w:rsidR="00D44BA8">
        <w:rPr>
          <w:lang w:val="en-GB"/>
        </w:rPr>
        <w:instrText>ADDIN CSL_CITATION {"citationItems":[{"id":"ITEM-1","itemData":{"ISSN":"1532-4435","author":[{"dropping-particle":"","family":"Maaten","given":"Laurens","non-dropping-particle":"Van Der","parse-names":false,"suffix":""}],"container-title":"The Journal of Machine Learning Research","id":"ITEM-1","issue":"1","issued":{"date-parts":[["2014"]]},"page":"3221-3245","publisher":"JMLR. org","title":"Accelerating t-SNE using tree-based algorithms","type":"article-journal","volume":"15"},"uris":["http://www.mendeley.com/documents/?uuid=1a2370bb-6913-48a2-8d50-1b3905c1b229"]}],"mendeley":{"formattedCitation":"(Van Der Maaten, 2014)","plainTextFormattedCitation":"(Van Der Maaten, 2014)","previouslyFormattedCitation":"(Van Der Maaten, 2014)"},"properties":{"noteIndex":0},"schema":"https://github.com/citation-style-language/schema/raw/master/csl-citation.json"}</w:instrText>
      </w:r>
      <w:r w:rsidR="00772E14">
        <w:rPr>
          <w:lang w:val="en-GB"/>
        </w:rPr>
        <w:fldChar w:fldCharType="separate"/>
      </w:r>
      <w:r w:rsidR="00772E14" w:rsidRPr="00772E14">
        <w:rPr>
          <w:noProof/>
          <w:lang w:val="en-GB"/>
        </w:rPr>
        <w:t>(Van Der Maaten, 2014)</w:t>
      </w:r>
      <w:r w:rsidR="00772E14">
        <w:rPr>
          <w:lang w:val="en-GB"/>
        </w:rPr>
        <w:fldChar w:fldCharType="end"/>
      </w:r>
      <w:r w:rsidR="0055764D">
        <w:rPr>
          <w:lang w:val="en-GB"/>
        </w:rPr>
        <w:t xml:space="preserve"> </w:t>
      </w:r>
      <w:r w:rsidR="002C2090">
        <w:rPr>
          <w:lang w:val="en-GB"/>
        </w:rPr>
        <w:t>was used with the perplexity parameter set to two.</w:t>
      </w:r>
      <w:r w:rsidR="0055764D">
        <w:rPr>
          <w:lang w:val="en-GB"/>
        </w:rPr>
        <w:t xml:space="preserve"> </w:t>
      </w:r>
      <w:r w:rsidR="007D1673">
        <w:rPr>
          <w:lang w:val="en-GB"/>
        </w:rPr>
        <w:t xml:space="preserve">The ‘centers’ and ‘nstart’ parameters in </w:t>
      </w:r>
      <w:r w:rsidR="007D1673" w:rsidRPr="007D1673">
        <w:rPr>
          <w:i/>
          <w:iCs/>
          <w:lang w:val="en-GB"/>
        </w:rPr>
        <w:t>kmeans</w:t>
      </w:r>
      <w:r w:rsidR="007D1673">
        <w:rPr>
          <w:lang w:val="en-GB"/>
        </w:rPr>
        <w:t xml:space="preserve"> was set to three and 25 respectively. </w:t>
      </w:r>
    </w:p>
    <w:p w14:paraId="67265928" w14:textId="3E714DCE" w:rsidR="009A1D09" w:rsidRDefault="009A1D09" w:rsidP="009A1D09">
      <w:pPr>
        <w:pStyle w:val="Heading2"/>
        <w:rPr>
          <w:lang w:val="en-GB"/>
        </w:rPr>
      </w:pPr>
      <w:r>
        <w:rPr>
          <w:lang w:val="en-GB"/>
        </w:rPr>
        <w:t>Relative differential abundance</w:t>
      </w:r>
    </w:p>
    <w:p w14:paraId="37F77C0A" w14:textId="73D18AA1" w:rsidR="00D44BA8" w:rsidRPr="00F127A7" w:rsidRDefault="00F127A7" w:rsidP="008B4C8C">
      <w:pPr>
        <w:rPr>
          <w:lang w:val="en-GB"/>
        </w:rPr>
      </w:pPr>
      <w:r>
        <w:rPr>
          <w:lang w:val="en-GB"/>
        </w:rPr>
        <w:t xml:space="preserve">As suggested previously </w:t>
      </w:r>
      <w:r>
        <w:rPr>
          <w:lang w:val="en-GB"/>
        </w:rPr>
        <w:fldChar w:fldCharType="begin" w:fldLock="1"/>
      </w:r>
      <w:r>
        <w:rPr>
          <w:lang w:val="en-GB"/>
        </w:rPr>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Pr>
          <w:lang w:val="en-GB"/>
        </w:rPr>
        <w:fldChar w:fldCharType="separate"/>
      </w:r>
      <w:r w:rsidRPr="00D44BA8">
        <w:rPr>
          <w:noProof/>
          <w:lang w:val="en-GB"/>
        </w:rPr>
        <w:t xml:space="preserve">(Morton </w:t>
      </w:r>
      <w:r w:rsidRPr="00D44BA8">
        <w:rPr>
          <w:i/>
          <w:noProof/>
          <w:lang w:val="en-GB"/>
        </w:rPr>
        <w:t>et al.</w:t>
      </w:r>
      <w:r w:rsidRPr="00D44BA8">
        <w:rPr>
          <w:noProof/>
          <w:lang w:val="en-GB"/>
        </w:rPr>
        <w:t>, 2019)</w:t>
      </w:r>
      <w:r>
        <w:rPr>
          <w:lang w:val="en-GB"/>
        </w:rPr>
        <w:fldChar w:fldCharType="end"/>
      </w:r>
      <w:r>
        <w:rPr>
          <w:lang w:val="en-GB"/>
        </w:rPr>
        <w:t xml:space="preserve">, </w:t>
      </w:r>
      <w:r w:rsidR="008935E4">
        <w:rPr>
          <w:lang w:val="en-GB"/>
        </w:rPr>
        <w:t>RDA was co</w:t>
      </w:r>
      <w:r w:rsidR="00D44BA8">
        <w:rPr>
          <w:lang w:val="en-GB"/>
        </w:rPr>
        <w:t xml:space="preserve">mputed using the equation, </w:t>
      </w:r>
      <m:oMath>
        <m:r>
          <w:rPr>
            <w:rFonts w:ascii="Cambria Math" w:hAnsi="Cambria Math"/>
            <w:lang w:val="en-GB"/>
          </w:rPr>
          <m:t>RDA=</m:t>
        </m:r>
        <m:r>
          <m:rPr>
            <m:sty m:val="p"/>
          </m:rPr>
          <w:rPr>
            <w:rFonts w:ascii="Cambria Math" w:hAnsi="Cambria Math"/>
            <w:lang w:val="en-GB"/>
          </w:rPr>
          <m:t>ln</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arget</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eference</m:t>
                </m:r>
              </m:sub>
            </m:sSub>
          </m:den>
        </m:f>
        <m:r>
          <w:rPr>
            <w:rFonts w:ascii="Cambria Math" w:hAnsi="Cambria Math"/>
            <w:lang w:val="en-GB"/>
          </w:rPr>
          <m:t>)</m:t>
        </m:r>
      </m:oMath>
      <w:r w:rsidR="00D44BA8">
        <w:rPr>
          <w:lang w:val="en-GB"/>
        </w:rPr>
        <w:t xml:space="preserve">, where </w:t>
      </w:r>
      <w:r w:rsidR="00D44BA8" w:rsidRPr="00D44BA8">
        <w:rPr>
          <w:i/>
          <w:iCs/>
          <w:lang w:val="en-GB"/>
        </w:rPr>
        <w:t>x</w:t>
      </w:r>
      <w:r w:rsidR="00D44BA8" w:rsidRPr="00D44BA8">
        <w:rPr>
          <w:i/>
          <w:iCs/>
          <w:vertAlign w:val="subscript"/>
          <w:lang w:val="en-GB"/>
        </w:rPr>
        <w:t>target</w:t>
      </w:r>
      <w:r w:rsidR="00D44BA8">
        <w:rPr>
          <w:vertAlign w:val="subscript"/>
          <w:lang w:val="en-GB"/>
        </w:rPr>
        <w:t xml:space="preserve"> </w:t>
      </w:r>
      <w:r w:rsidR="00D44BA8">
        <w:rPr>
          <w:lang w:val="en-GB"/>
        </w:rPr>
        <w:t xml:space="preserve">and </w:t>
      </w:r>
      <w:r w:rsidR="00D44BA8" w:rsidRPr="00D44BA8">
        <w:rPr>
          <w:i/>
          <w:iCs/>
          <w:lang w:val="en-GB"/>
        </w:rPr>
        <w:t>x</w:t>
      </w:r>
      <w:r w:rsidR="00D44BA8">
        <w:rPr>
          <w:i/>
          <w:iCs/>
          <w:vertAlign w:val="subscript"/>
          <w:lang w:val="en-GB"/>
        </w:rPr>
        <w:t>reference</w:t>
      </w:r>
      <w:r w:rsidR="00D44BA8">
        <w:rPr>
          <w:lang w:val="en-GB"/>
        </w:rPr>
        <w:t xml:space="preserve"> is the relative abundance of the genus in question and the reference genus</w:t>
      </w:r>
      <w:r w:rsidR="00E96EF0">
        <w:rPr>
          <w:lang w:val="en-GB"/>
        </w:rPr>
        <w:t>, respectively</w:t>
      </w:r>
      <w:r>
        <w:rPr>
          <w:lang w:val="en-GB"/>
        </w:rPr>
        <w:t xml:space="preserve">. </w:t>
      </w:r>
      <w:r w:rsidR="008B4C8C" w:rsidRPr="00F127A7">
        <w:rPr>
          <w:i/>
          <w:iCs/>
          <w:lang w:val="en-GB"/>
        </w:rPr>
        <w:t>Bradyrhizobium</w:t>
      </w:r>
      <w:r>
        <w:rPr>
          <w:i/>
          <w:iCs/>
          <w:lang w:val="en-GB"/>
        </w:rPr>
        <w:t xml:space="preserve"> </w:t>
      </w:r>
      <w:r>
        <w:rPr>
          <w:lang w:val="en-GB"/>
        </w:rPr>
        <w:t xml:space="preserve">was selected as the reference genus since it is the </w:t>
      </w:r>
      <w:r>
        <w:rPr>
          <w:lang w:val="en-GB"/>
        </w:rPr>
        <w:lastRenderedPageBreak/>
        <w:t xml:space="preserve">most common sequencing contaminant in metagenomic sequencing studies </w:t>
      </w:r>
      <w:r>
        <w:rPr>
          <w:lang w:val="en-GB"/>
        </w:rPr>
        <w:fldChar w:fldCharType="begin" w:fldLock="1"/>
      </w:r>
      <w:r w:rsidR="00937B83">
        <w:rPr>
          <w:lang w:val="en-GB"/>
        </w:rPr>
        <w:instrText>ADDIN CSL_CITATION {"citationItems":[{"id":"ITEM-1","itemData":{"ISSN":"1932-6203","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5","issued":{"date-parts":[["2014"]]},"page":"e97876","publisher":"Public Library of Science","title":"Common contaminants in next-generation sequencing that hinder discovery of low-abundance microbes","type":"article-journal","volume":"9"},"uris":["http://www.mendeley.com/documents/?uuid=d1eaf6de-a86b-4f3e-a1d4-c5207cf54437"]}],"mendeley":{"formattedCitation":"(Laurence, Hatzis and Brash, 2014)","plainTextFormattedCitation":"(Laurence, Hatzis and Brash, 2014)","previouslyFormattedCitation":"(Laurence, Hatzis and Brash, 2014)"},"properties":{"noteIndex":0},"schema":"https://github.com/citation-style-language/schema/raw/master/csl-citation.json"}</w:instrText>
      </w:r>
      <w:r>
        <w:rPr>
          <w:lang w:val="en-GB"/>
        </w:rPr>
        <w:fldChar w:fldCharType="separate"/>
      </w:r>
      <w:r w:rsidRPr="00F127A7">
        <w:rPr>
          <w:noProof/>
          <w:lang w:val="en-GB"/>
        </w:rPr>
        <w:t>(Laurence, Hatzis and Brash, 2014)</w:t>
      </w:r>
      <w:r>
        <w:rPr>
          <w:lang w:val="en-GB"/>
        </w:rPr>
        <w:fldChar w:fldCharType="end"/>
      </w:r>
      <w:r>
        <w:rPr>
          <w:lang w:val="en-GB"/>
        </w:rPr>
        <w:t xml:space="preserve"> and therefore not likely to be part of the blood microbiome.</w:t>
      </w:r>
      <w:r w:rsidR="004F043E">
        <w:rPr>
          <w:lang w:val="en-GB"/>
        </w:rPr>
        <w:t xml:space="preserve"> This is important because the RDA of a reference taxon always equals one</w:t>
      </w:r>
      <w:r w:rsidR="00A70FA2">
        <w:rPr>
          <w:lang w:val="en-GB"/>
        </w:rPr>
        <w:t xml:space="preserve"> and </w:t>
      </w:r>
      <w:r w:rsidR="000652E6">
        <w:rPr>
          <w:lang w:val="en-GB"/>
        </w:rPr>
        <w:t xml:space="preserve">therefore </w:t>
      </w:r>
      <w:r w:rsidR="00A70FA2">
        <w:rPr>
          <w:lang w:val="en-GB"/>
        </w:rPr>
        <w:t>cannot be interpreted meaningfully.</w:t>
      </w:r>
    </w:p>
    <w:p w14:paraId="6610C566" w14:textId="77777777" w:rsidR="004E4E03" w:rsidRDefault="004E4E03" w:rsidP="004E4E03">
      <w:pPr>
        <w:pStyle w:val="Heading1"/>
      </w:pPr>
      <w:r>
        <w:t>Data and code availability</w:t>
      </w:r>
    </w:p>
    <w:p w14:paraId="331713DC" w14:textId="0AE5660A" w:rsidR="00F6417A" w:rsidRPr="0057174B" w:rsidRDefault="00035E90" w:rsidP="00E86B9D">
      <w:pPr>
        <w:rPr>
          <w:lang w:val="en-GB"/>
        </w:rPr>
      </w:pPr>
      <w:r>
        <w:rPr>
          <w:lang w:val="en-GB"/>
        </w:rPr>
        <w:t xml:space="preserve">All analyses or data processing was performed in </w:t>
      </w:r>
      <w:r w:rsidRPr="00035E90">
        <w:rPr>
          <w:i/>
          <w:iCs/>
          <w:lang w:val="en-GB"/>
        </w:rPr>
        <w:t>R</w:t>
      </w:r>
      <w:r>
        <w:rPr>
          <w:lang w:val="en-GB"/>
        </w:rPr>
        <w:t xml:space="preserve"> v3.6.0 or </w:t>
      </w:r>
      <w:r w:rsidRPr="00035E90">
        <w:rPr>
          <w:i/>
          <w:iCs/>
          <w:lang w:val="en-GB"/>
        </w:rPr>
        <w:t>Python</w:t>
      </w:r>
      <w:r>
        <w:rPr>
          <w:lang w:val="en-GB"/>
        </w:rPr>
        <w:t xml:space="preserve"> v3.6.13</w:t>
      </w:r>
      <w:r w:rsidR="00165E5B">
        <w:rPr>
          <w:lang w:val="en-GB"/>
        </w:rPr>
        <w:t>. R</w:t>
      </w:r>
      <w:r w:rsidR="004E4E03">
        <w:rPr>
          <w:lang w:val="en-GB"/>
        </w:rPr>
        <w:t>elevant source code</w:t>
      </w:r>
      <w:r w:rsidR="00765E2C">
        <w:rPr>
          <w:lang w:val="en-GB"/>
        </w:rPr>
        <w:t xml:space="preserve"> is hosted on </w:t>
      </w:r>
      <w:r w:rsidR="004E4E03">
        <w:rPr>
          <w:lang w:val="en-GB"/>
        </w:rPr>
        <w:t>GitHub (</w:t>
      </w:r>
      <w:hyperlink r:id="rId14" w:history="1">
        <w:r w:rsidR="00765E2C" w:rsidRPr="00CE1E4D">
          <w:rPr>
            <w:rStyle w:val="Hyperlink"/>
            <w:rFonts w:cs="Times New Roman"/>
            <w:szCs w:val="28"/>
            <w:lang w:val="en-GB"/>
          </w:rPr>
          <w:t>https://github.com/cednotsed/BIOC0023_dissertation</w:t>
        </w:r>
      </w:hyperlink>
      <w:r w:rsidR="004E4E03">
        <w:rPr>
          <w:lang w:val="en-GB"/>
        </w:rPr>
        <w:t xml:space="preserve">). The raw sequence data for </w:t>
      </w:r>
      <w:r w:rsidR="009D4340">
        <w:rPr>
          <w:lang w:val="en-GB"/>
        </w:rPr>
        <w:t xml:space="preserve">this study was obtained from the study by </w:t>
      </w:r>
      <w:r w:rsidR="009D4340">
        <w:rPr>
          <w:lang w:val="en-GB"/>
        </w:rPr>
        <w:fldChar w:fldCharType="begin" w:fldLock="1"/>
      </w:r>
      <w:r w:rsidR="00E378C0">
        <w:rPr>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eviouslyFormattedCitation":"(Gosiewski &lt;i&gt;et al.&lt;/i&gt;, 2017)"},"properties":{"noteIndex":0},"schema":"https://github.com/citation-style-language/schema/raw/master/csl-citation.json"}</w:instrText>
      </w:r>
      <w:r w:rsidR="009D4340">
        <w:rPr>
          <w:lang w:val="en-GB"/>
        </w:rPr>
        <w:fldChar w:fldCharType="separate"/>
      </w:r>
      <w:r w:rsidR="009D4340" w:rsidRPr="009D4340">
        <w:rPr>
          <w:noProof/>
          <w:lang w:val="en-GB"/>
        </w:rPr>
        <w:t xml:space="preserve">Gosiewski </w:t>
      </w:r>
      <w:r w:rsidR="009D4340" w:rsidRPr="009D4340">
        <w:rPr>
          <w:i/>
          <w:noProof/>
          <w:lang w:val="en-GB"/>
        </w:rPr>
        <w:t>et al.</w:t>
      </w:r>
      <w:r w:rsidR="009D4340" w:rsidRPr="009D4340">
        <w:rPr>
          <w:noProof/>
          <w:lang w:val="en-GB"/>
        </w:rPr>
        <w:t xml:space="preserve"> </w:t>
      </w:r>
      <w:r w:rsidR="009D4340">
        <w:rPr>
          <w:noProof/>
          <w:lang w:val="en-GB"/>
        </w:rPr>
        <w:t>(</w:t>
      </w:r>
      <w:r w:rsidR="009D4340" w:rsidRPr="009D4340">
        <w:rPr>
          <w:noProof/>
          <w:lang w:val="en-GB"/>
        </w:rPr>
        <w:t>2017)</w:t>
      </w:r>
      <w:r w:rsidR="009D4340">
        <w:rPr>
          <w:lang w:val="en-GB"/>
        </w:rPr>
        <w:fldChar w:fldCharType="end"/>
      </w:r>
      <w:r w:rsidR="009D4340">
        <w:rPr>
          <w:lang w:val="en-GB"/>
        </w:rPr>
        <w:t>.</w:t>
      </w:r>
    </w:p>
    <w:p w14:paraId="5F86456E" w14:textId="77777777" w:rsidR="006C7246" w:rsidRDefault="006C7246">
      <w:pPr>
        <w:spacing w:line="259" w:lineRule="auto"/>
        <w:jc w:val="left"/>
        <w:rPr>
          <w:rFonts w:eastAsiaTheme="majorEastAsia" w:cstheme="majorBidi"/>
          <w:b/>
          <w:color w:val="0070C0"/>
          <w:sz w:val="32"/>
          <w:szCs w:val="32"/>
          <w:lang w:val="en-GB"/>
        </w:rPr>
      </w:pPr>
      <w:r>
        <w:rPr>
          <w:lang w:val="en-GB"/>
        </w:rPr>
        <w:br w:type="page"/>
      </w:r>
    </w:p>
    <w:p w14:paraId="109F6A16" w14:textId="3592E5CA" w:rsidR="00437B36" w:rsidRPr="00437B36" w:rsidRDefault="00BC2AC9" w:rsidP="00437B36">
      <w:pPr>
        <w:pStyle w:val="Heading1"/>
        <w:spacing w:line="240" w:lineRule="auto"/>
        <w:rPr>
          <w:lang w:val="en-GB"/>
        </w:rPr>
      </w:pPr>
      <w:r>
        <w:rPr>
          <w:lang w:val="en-GB"/>
        </w:rPr>
        <w:lastRenderedPageBreak/>
        <w:t>R</w:t>
      </w:r>
      <w:bookmarkStart w:id="1" w:name="__Fieldmark__578_3520335750"/>
      <w:bookmarkStart w:id="2" w:name="__Fieldmark__781_3581134862"/>
      <w:bookmarkEnd w:id="1"/>
      <w:bookmarkEnd w:id="2"/>
      <w:r>
        <w:rPr>
          <w:lang w:val="en-GB"/>
        </w:rPr>
        <w:t>eferences</w:t>
      </w:r>
      <w:r w:rsidR="00437B36">
        <w:rPr>
          <w:lang w:val="en-GB"/>
        </w:rPr>
        <w:br/>
      </w:r>
    </w:p>
    <w:p w14:paraId="17F45DC6" w14:textId="4CC8568D" w:rsidR="00766EF5" w:rsidRPr="00766EF5" w:rsidRDefault="00BC2AC9" w:rsidP="00766EF5">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766EF5" w:rsidRPr="00766EF5">
        <w:rPr>
          <w:rFonts w:cs="Times New Roman"/>
          <w:noProof/>
          <w:szCs w:val="24"/>
        </w:rPr>
        <w:t xml:space="preserve">Abe, K. </w:t>
      </w:r>
      <w:r w:rsidR="00766EF5" w:rsidRPr="00766EF5">
        <w:rPr>
          <w:rFonts w:cs="Times New Roman"/>
          <w:i/>
          <w:iCs/>
          <w:noProof/>
          <w:szCs w:val="24"/>
        </w:rPr>
        <w:t>et al.</w:t>
      </w:r>
      <w:r w:rsidR="00766EF5" w:rsidRPr="00766EF5">
        <w:rPr>
          <w:rFonts w:cs="Times New Roman"/>
          <w:noProof/>
          <w:szCs w:val="24"/>
        </w:rPr>
        <w:t xml:space="preserve"> (1999) ‘TT virus infection is widespread in the general populations from different geographic regions’, </w:t>
      </w:r>
      <w:r w:rsidR="00766EF5" w:rsidRPr="00766EF5">
        <w:rPr>
          <w:rFonts w:cs="Times New Roman"/>
          <w:i/>
          <w:iCs/>
          <w:noProof/>
          <w:szCs w:val="24"/>
        </w:rPr>
        <w:t>Journal of clinical microbiology</w:t>
      </w:r>
      <w:r w:rsidR="00766EF5" w:rsidRPr="00766EF5">
        <w:rPr>
          <w:rFonts w:cs="Times New Roman"/>
          <w:noProof/>
          <w:szCs w:val="24"/>
        </w:rPr>
        <w:t>. Am Soc Microbiol, 37(8), pp. 2703–2705.</w:t>
      </w:r>
    </w:p>
    <w:p w14:paraId="14BE2C4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Andrews, S. (2010) ‘FastQC: a quality control tool for high throughput sequence data’. Babraham Bioinformatics, Babraham Institute, Cambridge, United Kingdom.</w:t>
      </w:r>
    </w:p>
    <w:p w14:paraId="5EB668B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Aronesty, E. (2013) ‘Comparison of sequencing utility programs’, </w:t>
      </w:r>
      <w:r w:rsidRPr="00766EF5">
        <w:rPr>
          <w:rFonts w:cs="Times New Roman"/>
          <w:i/>
          <w:iCs/>
          <w:noProof/>
          <w:szCs w:val="24"/>
        </w:rPr>
        <w:t>The open bioinformatics journal</w:t>
      </w:r>
      <w:r w:rsidRPr="00766EF5">
        <w:rPr>
          <w:rFonts w:cs="Times New Roman"/>
          <w:noProof/>
          <w:szCs w:val="24"/>
        </w:rPr>
        <w:t>, 7(1).</w:t>
      </w:r>
    </w:p>
    <w:p w14:paraId="16DC90D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njamin, R. J. and Wagner, S. J. (2007) ‘The residual risk of sepsis: modeling the effect of concentration on bacterial detection in two‐bottle culture systems and an estimation of false‐negative culture rates’, </w:t>
      </w:r>
      <w:r w:rsidRPr="00766EF5">
        <w:rPr>
          <w:rFonts w:cs="Times New Roman"/>
          <w:i/>
          <w:iCs/>
          <w:noProof/>
          <w:szCs w:val="24"/>
        </w:rPr>
        <w:t>Transfusion</w:t>
      </w:r>
      <w:r w:rsidRPr="00766EF5">
        <w:rPr>
          <w:rFonts w:cs="Times New Roman"/>
          <w:noProof/>
          <w:szCs w:val="24"/>
        </w:rPr>
        <w:t>. Wiley Online Library, 47(8), pp. 1381–1389.</w:t>
      </w:r>
    </w:p>
    <w:p w14:paraId="26AD902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rg, R. D. (1999) ‘Bacterial translocation from the gastrointestinal tract’, </w:t>
      </w:r>
      <w:r w:rsidRPr="00766EF5">
        <w:rPr>
          <w:rFonts w:cs="Times New Roman"/>
          <w:i/>
          <w:iCs/>
          <w:noProof/>
          <w:szCs w:val="24"/>
        </w:rPr>
        <w:t>Mechanisms in the pathogenesis of enteric diseases 2</w:t>
      </w:r>
      <w:r w:rsidRPr="00766EF5">
        <w:rPr>
          <w:rFonts w:cs="Times New Roman"/>
          <w:noProof/>
          <w:szCs w:val="24"/>
        </w:rPr>
        <w:t>. Springer, pp. 11–30.</w:t>
      </w:r>
    </w:p>
    <w:p w14:paraId="6B80E2C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olyen, E. </w:t>
      </w:r>
      <w:r w:rsidRPr="00766EF5">
        <w:rPr>
          <w:rFonts w:cs="Times New Roman"/>
          <w:i/>
          <w:iCs/>
          <w:noProof/>
          <w:szCs w:val="24"/>
        </w:rPr>
        <w:t>et al.</w:t>
      </w:r>
      <w:r w:rsidRPr="00766EF5">
        <w:rPr>
          <w:rFonts w:cs="Times New Roman"/>
          <w:noProof/>
          <w:szCs w:val="24"/>
        </w:rPr>
        <w:t xml:space="preserve"> (2019) ‘Reproducible, interactive, scalable and extensible microbiome data science using QIIME 2’, </w:t>
      </w:r>
      <w:r w:rsidRPr="00766EF5">
        <w:rPr>
          <w:rFonts w:cs="Times New Roman"/>
          <w:i/>
          <w:iCs/>
          <w:noProof/>
          <w:szCs w:val="24"/>
        </w:rPr>
        <w:t>Nature biotechnology</w:t>
      </w:r>
      <w:r w:rsidRPr="00766EF5">
        <w:rPr>
          <w:rFonts w:cs="Times New Roman"/>
          <w:noProof/>
          <w:szCs w:val="24"/>
        </w:rPr>
        <w:t>. Nature Publishing Group, 37(8), pp. 852–857.</w:t>
      </w:r>
    </w:p>
    <w:p w14:paraId="4A89546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ushnell, B. (2014) </w:t>
      </w:r>
      <w:r w:rsidRPr="00766EF5">
        <w:rPr>
          <w:rFonts w:cs="Times New Roman"/>
          <w:i/>
          <w:iCs/>
          <w:noProof/>
          <w:szCs w:val="24"/>
        </w:rPr>
        <w:t>BBMap: a fast, accurate, splice-aware aligner</w:t>
      </w:r>
      <w:r w:rsidRPr="00766EF5">
        <w:rPr>
          <w:rFonts w:cs="Times New Roman"/>
          <w:noProof/>
          <w:szCs w:val="24"/>
        </w:rPr>
        <w:t>. Lawrence Berkeley National Lab.(LBNL), Berkeley, CA (United States).</w:t>
      </w:r>
    </w:p>
    <w:p w14:paraId="117882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astillo, D. J. </w:t>
      </w:r>
      <w:r w:rsidRPr="00766EF5">
        <w:rPr>
          <w:rFonts w:cs="Times New Roman"/>
          <w:i/>
          <w:iCs/>
          <w:noProof/>
          <w:szCs w:val="24"/>
        </w:rPr>
        <w:t>et al.</w:t>
      </w:r>
      <w:r w:rsidRPr="00766EF5">
        <w:rPr>
          <w:rFonts w:cs="Times New Roman"/>
          <w:noProof/>
          <w:szCs w:val="24"/>
        </w:rPr>
        <w:t xml:space="preserve"> (2019) ‘The healthy human blood microbiome: Fact or fiction?’, </w:t>
      </w:r>
      <w:r w:rsidRPr="00766EF5">
        <w:rPr>
          <w:rFonts w:cs="Times New Roman"/>
          <w:i/>
          <w:iCs/>
          <w:noProof/>
          <w:szCs w:val="24"/>
        </w:rPr>
        <w:t>Frontiers in cellular and infection microbiology</w:t>
      </w:r>
      <w:r w:rsidRPr="00766EF5">
        <w:rPr>
          <w:rFonts w:cs="Times New Roman"/>
          <w:noProof/>
          <w:szCs w:val="24"/>
        </w:rPr>
        <w:t>. Frontiers, 9, p. 148.</w:t>
      </w:r>
    </w:p>
    <w:p w14:paraId="573675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ho, E. J. </w:t>
      </w:r>
      <w:r w:rsidRPr="00766EF5">
        <w:rPr>
          <w:rFonts w:cs="Times New Roman"/>
          <w:i/>
          <w:iCs/>
          <w:noProof/>
          <w:szCs w:val="24"/>
        </w:rPr>
        <w:t>et al.</w:t>
      </w:r>
      <w:r w:rsidRPr="00766EF5">
        <w:rPr>
          <w:rFonts w:cs="Times New Roman"/>
          <w:noProof/>
          <w:szCs w:val="24"/>
        </w:rPr>
        <w:t xml:space="preserve"> (2019) ‘Circulating Microbiota-Based Metagenomic Signature for Detection of Hepatocellular Carcinoma’, </w:t>
      </w:r>
      <w:r w:rsidRPr="00766EF5">
        <w:rPr>
          <w:rFonts w:cs="Times New Roman"/>
          <w:i/>
          <w:iCs/>
          <w:noProof/>
          <w:szCs w:val="24"/>
        </w:rPr>
        <w:t>Scientific Reports</w:t>
      </w:r>
      <w:r w:rsidRPr="00766EF5">
        <w:rPr>
          <w:rFonts w:cs="Times New Roman"/>
          <w:noProof/>
          <w:szCs w:val="24"/>
        </w:rPr>
        <w:t>, 9(1), p. 7536. doi: 10.1038/s41598-019-44012-w.</w:t>
      </w:r>
    </w:p>
    <w:p w14:paraId="5F4D6F1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ronin, M. </w:t>
      </w:r>
      <w:r w:rsidRPr="00766EF5">
        <w:rPr>
          <w:rFonts w:cs="Times New Roman"/>
          <w:i/>
          <w:iCs/>
          <w:noProof/>
          <w:szCs w:val="24"/>
        </w:rPr>
        <w:t>et al.</w:t>
      </w:r>
      <w:r w:rsidRPr="00766EF5">
        <w:rPr>
          <w:rFonts w:cs="Times New Roman"/>
          <w:noProof/>
          <w:szCs w:val="24"/>
        </w:rPr>
        <w:t xml:space="preserve"> (2010) ‘Orally administered bifidobacteria as vehicles for delivery of agents to systemic tumors’, </w:t>
      </w:r>
      <w:r w:rsidRPr="00766EF5">
        <w:rPr>
          <w:rFonts w:cs="Times New Roman"/>
          <w:i/>
          <w:iCs/>
          <w:noProof/>
          <w:szCs w:val="24"/>
        </w:rPr>
        <w:t>Molecular Therapy</w:t>
      </w:r>
      <w:r w:rsidRPr="00766EF5">
        <w:rPr>
          <w:rFonts w:cs="Times New Roman"/>
          <w:noProof/>
          <w:szCs w:val="24"/>
        </w:rPr>
        <w:t>. Elsevier, 18(7), pp. 1397–1407.</w:t>
      </w:r>
    </w:p>
    <w:p w14:paraId="38ABF8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Damgaard, C. </w:t>
      </w:r>
      <w:r w:rsidRPr="00766EF5">
        <w:rPr>
          <w:rFonts w:cs="Times New Roman"/>
          <w:i/>
          <w:iCs/>
          <w:noProof/>
          <w:szCs w:val="24"/>
        </w:rPr>
        <w:t>et al.</w:t>
      </w:r>
      <w:r w:rsidRPr="00766EF5">
        <w:rPr>
          <w:rFonts w:cs="Times New Roman"/>
          <w:noProof/>
          <w:szCs w:val="24"/>
        </w:rPr>
        <w:t xml:space="preserve"> (2015) ‘Viable bacteria associated with red blood cells and plasma in freshly drawn blood donations’, </w:t>
      </w:r>
      <w:r w:rsidRPr="00766EF5">
        <w:rPr>
          <w:rFonts w:cs="Times New Roman"/>
          <w:i/>
          <w:iCs/>
          <w:noProof/>
          <w:szCs w:val="24"/>
        </w:rPr>
        <w:t>PLoS One</w:t>
      </w:r>
      <w:r w:rsidRPr="00766EF5">
        <w:rPr>
          <w:rFonts w:cs="Times New Roman"/>
          <w:noProof/>
          <w:szCs w:val="24"/>
        </w:rPr>
        <w:t>. Public Library of Science, 10(3), p. e0120826.</w:t>
      </w:r>
    </w:p>
    <w:p w14:paraId="386C588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Eisenhofer, R. </w:t>
      </w:r>
      <w:r w:rsidRPr="00766EF5">
        <w:rPr>
          <w:rFonts w:cs="Times New Roman"/>
          <w:i/>
          <w:iCs/>
          <w:noProof/>
          <w:szCs w:val="24"/>
        </w:rPr>
        <w:t>et al.</w:t>
      </w:r>
      <w:r w:rsidRPr="00766EF5">
        <w:rPr>
          <w:rFonts w:cs="Times New Roman"/>
          <w:noProof/>
          <w:szCs w:val="24"/>
        </w:rPr>
        <w:t xml:space="preserve"> (2019) ‘Contamination in Low Microbial Biomass Microbiome Studies: Issues and Recommendations’, </w:t>
      </w:r>
      <w:r w:rsidRPr="00766EF5">
        <w:rPr>
          <w:rFonts w:cs="Times New Roman"/>
          <w:i/>
          <w:iCs/>
          <w:noProof/>
          <w:szCs w:val="24"/>
        </w:rPr>
        <w:t>Trends in Microbiology</w:t>
      </w:r>
      <w:r w:rsidRPr="00766EF5">
        <w:rPr>
          <w:rFonts w:cs="Times New Roman"/>
          <w:noProof/>
          <w:szCs w:val="24"/>
        </w:rPr>
        <w:t xml:space="preserve">, 27(2), pp. 105–117. doi: </w:t>
      </w:r>
      <w:r w:rsidRPr="00766EF5">
        <w:rPr>
          <w:rFonts w:cs="Times New Roman"/>
          <w:noProof/>
          <w:szCs w:val="24"/>
        </w:rPr>
        <w:lastRenderedPageBreak/>
        <w:t>https://doi.org/10.1016/j.tim.2018.11.003.</w:t>
      </w:r>
    </w:p>
    <w:p w14:paraId="2F8DE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Faust, K. and Raes, J. (2012) ‘Microbial interactions: from networks to models’, </w:t>
      </w:r>
      <w:r w:rsidRPr="00766EF5">
        <w:rPr>
          <w:rFonts w:cs="Times New Roman"/>
          <w:i/>
          <w:iCs/>
          <w:noProof/>
          <w:szCs w:val="24"/>
        </w:rPr>
        <w:t>Nature Reviews Microbiology</w:t>
      </w:r>
      <w:r w:rsidRPr="00766EF5">
        <w:rPr>
          <w:rFonts w:cs="Times New Roman"/>
          <w:noProof/>
          <w:szCs w:val="24"/>
        </w:rPr>
        <w:t>. Nature Publishing Group, 10(8), pp. 538–550.</w:t>
      </w:r>
    </w:p>
    <w:p w14:paraId="72BE297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lassing, A. </w:t>
      </w:r>
      <w:r w:rsidRPr="00766EF5">
        <w:rPr>
          <w:rFonts w:cs="Times New Roman"/>
          <w:i/>
          <w:iCs/>
          <w:noProof/>
          <w:szCs w:val="24"/>
        </w:rPr>
        <w:t>et al.</w:t>
      </w:r>
      <w:r w:rsidRPr="00766EF5">
        <w:rPr>
          <w:rFonts w:cs="Times New Roman"/>
          <w:noProof/>
          <w:szCs w:val="24"/>
        </w:rPr>
        <w:t xml:space="preserve"> (2016) ‘Inherent bacterial DNA contamination of extraction and sequencing reagents may affect interpretation of microbiota in low bacterial biomass samples’, </w:t>
      </w:r>
      <w:r w:rsidRPr="00766EF5">
        <w:rPr>
          <w:rFonts w:cs="Times New Roman"/>
          <w:i/>
          <w:iCs/>
          <w:noProof/>
          <w:szCs w:val="24"/>
        </w:rPr>
        <w:t>Gut pathogens</w:t>
      </w:r>
      <w:r w:rsidRPr="00766EF5">
        <w:rPr>
          <w:rFonts w:cs="Times New Roman"/>
          <w:noProof/>
          <w:szCs w:val="24"/>
        </w:rPr>
        <w:t>. Springer, 8(1), p. 24.</w:t>
      </w:r>
    </w:p>
    <w:p w14:paraId="044A0BB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Jurkiewicz-Badacz, D., </w:t>
      </w:r>
      <w:r w:rsidRPr="00766EF5">
        <w:rPr>
          <w:rFonts w:cs="Times New Roman"/>
          <w:i/>
          <w:iCs/>
          <w:noProof/>
          <w:szCs w:val="24"/>
        </w:rPr>
        <w:t>et al.</w:t>
      </w:r>
      <w:r w:rsidRPr="00766EF5">
        <w:rPr>
          <w:rFonts w:cs="Times New Roman"/>
          <w:noProof/>
          <w:szCs w:val="24"/>
        </w:rPr>
        <w:t xml:space="preserve"> (2014) ‘A novel, nested, multiplex, real-time PCR for detection of bacteria and fungi in blood’, </w:t>
      </w:r>
      <w:r w:rsidRPr="00766EF5">
        <w:rPr>
          <w:rFonts w:cs="Times New Roman"/>
          <w:i/>
          <w:iCs/>
          <w:noProof/>
          <w:szCs w:val="24"/>
        </w:rPr>
        <w:t>BMC microbiology</w:t>
      </w:r>
      <w:r w:rsidRPr="00766EF5">
        <w:rPr>
          <w:rFonts w:cs="Times New Roman"/>
          <w:noProof/>
          <w:szCs w:val="24"/>
        </w:rPr>
        <w:t>. Springer, 14(1), pp. 1–7.</w:t>
      </w:r>
    </w:p>
    <w:p w14:paraId="27B0D9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Szała, L., </w:t>
      </w:r>
      <w:r w:rsidRPr="00766EF5">
        <w:rPr>
          <w:rFonts w:cs="Times New Roman"/>
          <w:i/>
          <w:iCs/>
          <w:noProof/>
          <w:szCs w:val="24"/>
        </w:rPr>
        <w:t>et al.</w:t>
      </w:r>
      <w:r w:rsidRPr="00766EF5">
        <w:rPr>
          <w:rFonts w:cs="Times New Roman"/>
          <w:noProof/>
          <w:szCs w:val="24"/>
        </w:rPr>
        <w:t xml:space="preserve"> (2014) ‘Comparison of methods for isolation of bacterial and fungal DNA from human blood’, </w:t>
      </w:r>
      <w:r w:rsidRPr="00766EF5">
        <w:rPr>
          <w:rFonts w:cs="Times New Roman"/>
          <w:i/>
          <w:iCs/>
          <w:noProof/>
          <w:szCs w:val="24"/>
        </w:rPr>
        <w:t>Current microbiology</w:t>
      </w:r>
      <w:r w:rsidRPr="00766EF5">
        <w:rPr>
          <w:rFonts w:cs="Times New Roman"/>
          <w:noProof/>
          <w:szCs w:val="24"/>
        </w:rPr>
        <w:t>. Springer, 68(2), pp. 149–155.</w:t>
      </w:r>
    </w:p>
    <w:p w14:paraId="469BAC6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w:t>
      </w:r>
      <w:r w:rsidRPr="00766EF5">
        <w:rPr>
          <w:rFonts w:cs="Times New Roman"/>
          <w:i/>
          <w:iCs/>
          <w:noProof/>
          <w:szCs w:val="24"/>
        </w:rPr>
        <w:t>et al.</w:t>
      </w:r>
      <w:r w:rsidRPr="00766EF5">
        <w:rPr>
          <w:rFonts w:cs="Times New Roman"/>
          <w:noProof/>
          <w:szCs w:val="24"/>
        </w:rPr>
        <w:t xml:space="preserve"> (2017) ‘Comprehensive detection and identification of bacterial DNA in the blood of patients with sepsis and healthy volunteers using next-generation sequencing method-the observation of DNAemia’, </w:t>
      </w:r>
      <w:r w:rsidRPr="00766EF5">
        <w:rPr>
          <w:rFonts w:cs="Times New Roman"/>
          <w:i/>
          <w:iCs/>
          <w:noProof/>
          <w:szCs w:val="24"/>
        </w:rPr>
        <w:t>European Journal of Clinical Microbiology &amp; Infectious Diseases</w:t>
      </w:r>
      <w:r w:rsidRPr="00766EF5">
        <w:rPr>
          <w:rFonts w:cs="Times New Roman"/>
          <w:noProof/>
          <w:szCs w:val="24"/>
        </w:rPr>
        <w:t>. Springer, 36(2), pp. 329–336.</w:t>
      </w:r>
    </w:p>
    <w:p w14:paraId="5D3183C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to, M. and Al-Hasan, M. N. (2013) ‘Overall burden of bloodstream infection and nosocomial bloodstream infection in North America and Europe’, </w:t>
      </w:r>
      <w:r w:rsidRPr="00766EF5">
        <w:rPr>
          <w:rFonts w:cs="Times New Roman"/>
          <w:i/>
          <w:iCs/>
          <w:noProof/>
          <w:szCs w:val="24"/>
        </w:rPr>
        <w:t>Clinical Microbiology and Infection</w:t>
      </w:r>
      <w:r w:rsidRPr="00766EF5">
        <w:rPr>
          <w:rFonts w:cs="Times New Roman"/>
          <w:noProof/>
          <w:szCs w:val="24"/>
        </w:rPr>
        <w:t>. Elsevier, 19(6), pp. 501–509.</w:t>
      </w:r>
    </w:p>
    <w:p w14:paraId="4F98F7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Hojo, K. </w:t>
      </w:r>
      <w:r w:rsidRPr="00766EF5">
        <w:rPr>
          <w:rFonts w:cs="Times New Roman"/>
          <w:i/>
          <w:iCs/>
          <w:noProof/>
          <w:szCs w:val="24"/>
        </w:rPr>
        <w:t>et al.</w:t>
      </w:r>
      <w:r w:rsidRPr="00766EF5">
        <w:rPr>
          <w:rFonts w:cs="Times New Roman"/>
          <w:noProof/>
          <w:szCs w:val="24"/>
        </w:rPr>
        <w:t xml:space="preserve"> (2007) ‘Distribution of salivary Lactobacillus and Bifidobacterium species in periodontal health and disease’, </w:t>
      </w:r>
      <w:r w:rsidRPr="00766EF5">
        <w:rPr>
          <w:rFonts w:cs="Times New Roman"/>
          <w:i/>
          <w:iCs/>
          <w:noProof/>
          <w:szCs w:val="24"/>
        </w:rPr>
        <w:t>Bioscience, biotechnology, and biochemistry</w:t>
      </w:r>
      <w:r w:rsidRPr="00766EF5">
        <w:rPr>
          <w:rFonts w:cs="Times New Roman"/>
          <w:noProof/>
          <w:szCs w:val="24"/>
        </w:rPr>
        <w:t>. Taylor &amp; Francis, 71(1), pp. 152–157.</w:t>
      </w:r>
    </w:p>
    <w:p w14:paraId="3A62A341"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Jervis-Bardy, J. </w:t>
      </w:r>
      <w:r w:rsidRPr="00766EF5">
        <w:rPr>
          <w:rFonts w:cs="Times New Roman"/>
          <w:i/>
          <w:iCs/>
          <w:noProof/>
          <w:szCs w:val="24"/>
        </w:rPr>
        <w:t>et al.</w:t>
      </w:r>
      <w:r w:rsidRPr="00766EF5">
        <w:rPr>
          <w:rFonts w:cs="Times New Roman"/>
          <w:noProof/>
          <w:szCs w:val="24"/>
        </w:rPr>
        <w:t xml:space="preserve"> (2015) ‘Deriving accurate microbiota profiles from human samples with low bacterial content through post-sequencing processing of Illumina MiSeq data’, </w:t>
      </w:r>
      <w:r w:rsidRPr="00766EF5">
        <w:rPr>
          <w:rFonts w:cs="Times New Roman"/>
          <w:i/>
          <w:iCs/>
          <w:noProof/>
          <w:szCs w:val="24"/>
        </w:rPr>
        <w:t>Microbiome</w:t>
      </w:r>
      <w:r w:rsidRPr="00766EF5">
        <w:rPr>
          <w:rFonts w:cs="Times New Roman"/>
          <w:noProof/>
          <w:szCs w:val="24"/>
        </w:rPr>
        <w:t>. Springer, 3(1), p. 19.</w:t>
      </w:r>
    </w:p>
    <w:p w14:paraId="751DD4A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Krijthe, J., van der Maaten, L. and Krijthe, M. J. (2018) ‘Package “Rtsne”’. GitHub.</w:t>
      </w:r>
    </w:p>
    <w:p w14:paraId="14749F1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Laurence, M., Hatzis, C. and Brash, D. E. (2014) ‘Common contaminants in next-generation sequencing that hinder discovery of low-abundance microbes’, </w:t>
      </w:r>
      <w:r w:rsidRPr="00766EF5">
        <w:rPr>
          <w:rFonts w:cs="Times New Roman"/>
          <w:i/>
          <w:iCs/>
          <w:noProof/>
          <w:szCs w:val="24"/>
        </w:rPr>
        <w:t>PloS one</w:t>
      </w:r>
      <w:r w:rsidRPr="00766EF5">
        <w:rPr>
          <w:rFonts w:cs="Times New Roman"/>
          <w:noProof/>
          <w:szCs w:val="24"/>
        </w:rPr>
        <w:t>. Public Library of Science, 9(5), p. e97876.</w:t>
      </w:r>
    </w:p>
    <w:p w14:paraId="59079EF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lastRenderedPageBreak/>
        <w:t xml:space="preserve">Lu, J. and Salzberg, S. L. (2020) ‘Ultrafast and accurate 16S rRNA microbial community analysis using Kraken 2’, </w:t>
      </w:r>
      <w:r w:rsidRPr="00766EF5">
        <w:rPr>
          <w:rFonts w:cs="Times New Roman"/>
          <w:i/>
          <w:iCs/>
          <w:noProof/>
          <w:szCs w:val="24"/>
        </w:rPr>
        <w:t>Microbiome</w:t>
      </w:r>
      <w:r w:rsidRPr="00766EF5">
        <w:rPr>
          <w:rFonts w:cs="Times New Roman"/>
          <w:noProof/>
          <w:szCs w:val="24"/>
        </w:rPr>
        <w:t>, 8(1), p. 124. doi: 10.1186/s40168-020-00900-2.</w:t>
      </w:r>
    </w:p>
    <w:p w14:paraId="1469C4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Van Der Maaten, L. (2014) ‘Accelerating t-SNE using tree-based algorithms’, </w:t>
      </w:r>
      <w:r w:rsidRPr="00766EF5">
        <w:rPr>
          <w:rFonts w:cs="Times New Roman"/>
          <w:i/>
          <w:iCs/>
          <w:noProof/>
          <w:szCs w:val="24"/>
        </w:rPr>
        <w:t>The Journal of Machine Learning Research</w:t>
      </w:r>
      <w:r w:rsidRPr="00766EF5">
        <w:rPr>
          <w:rFonts w:cs="Times New Roman"/>
          <w:noProof/>
          <w:szCs w:val="24"/>
        </w:rPr>
        <w:t>. JMLR. org, 15(1), pp. 3221–3245.</w:t>
      </w:r>
    </w:p>
    <w:p w14:paraId="38A6C4E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sh, P. D. (2000) ‘Role of the oral microflora in health’, </w:t>
      </w:r>
      <w:r w:rsidRPr="00766EF5">
        <w:rPr>
          <w:rFonts w:cs="Times New Roman"/>
          <w:i/>
          <w:iCs/>
          <w:noProof/>
          <w:szCs w:val="24"/>
        </w:rPr>
        <w:t>Microbial Ecology in Health and Disease</w:t>
      </w:r>
      <w:r w:rsidRPr="00766EF5">
        <w:rPr>
          <w:rFonts w:cs="Times New Roman"/>
          <w:noProof/>
          <w:szCs w:val="24"/>
        </w:rPr>
        <w:t>. Taylor &amp; Francis, 12(3), pp. 130–137.</w:t>
      </w:r>
    </w:p>
    <w:p w14:paraId="70DD47D4"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tin, M. (2011) ‘Cutadapt removes adapter sequences from high-throughput sequencing reads’, </w:t>
      </w:r>
      <w:r w:rsidRPr="00766EF5">
        <w:rPr>
          <w:rFonts w:cs="Times New Roman"/>
          <w:i/>
          <w:iCs/>
          <w:noProof/>
          <w:szCs w:val="24"/>
        </w:rPr>
        <w:t>EMBnet. journal</w:t>
      </w:r>
      <w:r w:rsidRPr="00766EF5">
        <w:rPr>
          <w:rFonts w:cs="Times New Roman"/>
          <w:noProof/>
          <w:szCs w:val="24"/>
        </w:rPr>
        <w:t>, 17(1), pp. 10–12.</w:t>
      </w:r>
    </w:p>
    <w:p w14:paraId="741995C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iyama, K. </w:t>
      </w:r>
      <w:r w:rsidRPr="00766EF5">
        <w:rPr>
          <w:rFonts w:cs="Times New Roman"/>
          <w:i/>
          <w:iCs/>
          <w:noProof/>
          <w:szCs w:val="24"/>
        </w:rPr>
        <w:t>et al.</w:t>
      </w:r>
      <w:r w:rsidRPr="00766EF5">
        <w:rPr>
          <w:rFonts w:cs="Times New Roman"/>
          <w:noProof/>
          <w:szCs w:val="24"/>
        </w:rPr>
        <w:t xml:space="preserve"> (2008) ‘Polymerase chain reaction detection of bacterial 16S rRNA gene in human blood’, </w:t>
      </w:r>
      <w:r w:rsidRPr="00766EF5">
        <w:rPr>
          <w:rFonts w:cs="Times New Roman"/>
          <w:i/>
          <w:iCs/>
          <w:noProof/>
          <w:szCs w:val="24"/>
        </w:rPr>
        <w:t>Microbiology and immunology</w:t>
      </w:r>
      <w:r w:rsidRPr="00766EF5">
        <w:rPr>
          <w:rFonts w:cs="Times New Roman"/>
          <w:noProof/>
          <w:szCs w:val="24"/>
        </w:rPr>
        <w:t>. Wiley Online Library, 52(7), pp. 375–382.</w:t>
      </w:r>
    </w:p>
    <w:p w14:paraId="14933C8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ton, J. T. </w:t>
      </w:r>
      <w:r w:rsidRPr="00766EF5">
        <w:rPr>
          <w:rFonts w:cs="Times New Roman"/>
          <w:i/>
          <w:iCs/>
          <w:noProof/>
          <w:szCs w:val="24"/>
        </w:rPr>
        <w:t>et al.</w:t>
      </w:r>
      <w:r w:rsidRPr="00766EF5">
        <w:rPr>
          <w:rFonts w:cs="Times New Roman"/>
          <w:noProof/>
          <w:szCs w:val="24"/>
        </w:rPr>
        <w:t xml:space="preserve"> (2019) ‘Establishing microbial composition measurement standards with reference frames’, </w:t>
      </w:r>
      <w:r w:rsidRPr="00766EF5">
        <w:rPr>
          <w:rFonts w:cs="Times New Roman"/>
          <w:i/>
          <w:iCs/>
          <w:noProof/>
          <w:szCs w:val="24"/>
        </w:rPr>
        <w:t>Nature Communications</w:t>
      </w:r>
      <w:r w:rsidRPr="00766EF5">
        <w:rPr>
          <w:rFonts w:cs="Times New Roman"/>
          <w:noProof/>
          <w:szCs w:val="24"/>
        </w:rPr>
        <w:t>, 10(1), p. 2719. doi: 10.1038/s41467-019-10656-5.</w:t>
      </w:r>
    </w:p>
    <w:p w14:paraId="6F859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ustafa, A. </w:t>
      </w:r>
      <w:r w:rsidRPr="00766EF5">
        <w:rPr>
          <w:rFonts w:cs="Times New Roman"/>
          <w:i/>
          <w:iCs/>
          <w:noProof/>
          <w:szCs w:val="24"/>
        </w:rPr>
        <w:t>et al.</w:t>
      </w:r>
      <w:r w:rsidRPr="00766EF5">
        <w:rPr>
          <w:rFonts w:cs="Times New Roman"/>
          <w:noProof/>
          <w:szCs w:val="24"/>
        </w:rPr>
        <w:t xml:space="preserve"> (2017) ‘The blood DNA virome in 8,000 humans’, </w:t>
      </w:r>
      <w:r w:rsidRPr="00766EF5">
        <w:rPr>
          <w:rFonts w:cs="Times New Roman"/>
          <w:i/>
          <w:iCs/>
          <w:noProof/>
          <w:szCs w:val="24"/>
        </w:rPr>
        <w:t>PLoS pathogens</w:t>
      </w:r>
      <w:r w:rsidRPr="00766EF5">
        <w:rPr>
          <w:rFonts w:cs="Times New Roman"/>
          <w:noProof/>
          <w:szCs w:val="24"/>
        </w:rPr>
        <w:t>. Public Library of Science, 13(3), p. e1006292.</w:t>
      </w:r>
    </w:p>
    <w:p w14:paraId="73D9457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ïssé, S. </w:t>
      </w:r>
      <w:r w:rsidRPr="00766EF5">
        <w:rPr>
          <w:rFonts w:cs="Times New Roman"/>
          <w:i/>
          <w:iCs/>
          <w:noProof/>
          <w:szCs w:val="24"/>
        </w:rPr>
        <w:t>et al.</w:t>
      </w:r>
      <w:r w:rsidRPr="00766EF5">
        <w:rPr>
          <w:rFonts w:cs="Times New Roman"/>
          <w:noProof/>
          <w:szCs w:val="24"/>
        </w:rPr>
        <w:t xml:space="preserve"> (2016) ‘Comprehensive description of blood microbiome from healthy donors assessed by 16 S targeted metagenomic sequencing’, </w:t>
      </w:r>
      <w:r w:rsidRPr="00766EF5">
        <w:rPr>
          <w:rFonts w:cs="Times New Roman"/>
          <w:i/>
          <w:iCs/>
          <w:noProof/>
          <w:szCs w:val="24"/>
        </w:rPr>
        <w:t>Transfusion</w:t>
      </w:r>
      <w:r w:rsidRPr="00766EF5">
        <w:rPr>
          <w:rFonts w:cs="Times New Roman"/>
          <w:noProof/>
          <w:szCs w:val="24"/>
        </w:rPr>
        <w:t>. Wiley Online Library, 56(5), pp. 1138–1147.</w:t>
      </w:r>
    </w:p>
    <w:p w14:paraId="714A8FD0"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radis, E. and Schliep, K. (2019) ‘ape 5.0: an environment for modern phylogenetics and evolutionary analyses in R’, </w:t>
      </w:r>
      <w:r w:rsidRPr="00766EF5">
        <w:rPr>
          <w:rFonts w:cs="Times New Roman"/>
          <w:i/>
          <w:iCs/>
          <w:noProof/>
          <w:szCs w:val="24"/>
        </w:rPr>
        <w:t>Bioinformatics</w:t>
      </w:r>
      <w:r w:rsidRPr="00766EF5">
        <w:rPr>
          <w:rFonts w:cs="Times New Roman"/>
          <w:noProof/>
          <w:szCs w:val="24"/>
        </w:rPr>
        <w:t>. Oxford University Press, 35(3), pp. 526–528.</w:t>
      </w:r>
    </w:p>
    <w:p w14:paraId="547C17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erera, D. </w:t>
      </w:r>
      <w:r w:rsidRPr="00766EF5">
        <w:rPr>
          <w:rFonts w:cs="Times New Roman"/>
          <w:i/>
          <w:iCs/>
          <w:noProof/>
          <w:szCs w:val="24"/>
        </w:rPr>
        <w:t>et al.</w:t>
      </w:r>
      <w:r w:rsidRPr="00766EF5">
        <w:rPr>
          <w:rFonts w:cs="Times New Roman"/>
          <w:noProof/>
          <w:szCs w:val="24"/>
        </w:rPr>
        <w:t xml:space="preserve"> (2021) ‘Impaired host response and the presence of Acinetobacter baumannii in the serum microbiome of type-II diabetic patients’, </w:t>
      </w:r>
      <w:r w:rsidRPr="00766EF5">
        <w:rPr>
          <w:rFonts w:cs="Times New Roman"/>
          <w:i/>
          <w:iCs/>
          <w:noProof/>
          <w:szCs w:val="24"/>
        </w:rPr>
        <w:t>Iscience</w:t>
      </w:r>
      <w:r w:rsidRPr="00766EF5">
        <w:rPr>
          <w:rFonts w:cs="Times New Roman"/>
          <w:noProof/>
          <w:szCs w:val="24"/>
        </w:rPr>
        <w:t>. Elsevier, 24(1), p. 101941.</w:t>
      </w:r>
    </w:p>
    <w:p w14:paraId="37A1235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otgieter, M. </w:t>
      </w:r>
      <w:r w:rsidRPr="00766EF5">
        <w:rPr>
          <w:rFonts w:cs="Times New Roman"/>
          <w:i/>
          <w:iCs/>
          <w:noProof/>
          <w:szCs w:val="24"/>
        </w:rPr>
        <w:t>et al.</w:t>
      </w:r>
      <w:r w:rsidRPr="00766EF5">
        <w:rPr>
          <w:rFonts w:cs="Times New Roman"/>
          <w:noProof/>
          <w:szCs w:val="24"/>
        </w:rPr>
        <w:t xml:space="preserve"> (2015) ‘The dormant blood microbiome in chronic, inflammatory diseases’, </w:t>
      </w:r>
      <w:r w:rsidRPr="00766EF5">
        <w:rPr>
          <w:rFonts w:cs="Times New Roman"/>
          <w:i/>
          <w:iCs/>
          <w:noProof/>
          <w:szCs w:val="24"/>
        </w:rPr>
        <w:t>FEMS Microbiology Reviews</w:t>
      </w:r>
      <w:r w:rsidRPr="00766EF5">
        <w:rPr>
          <w:rFonts w:cs="Times New Roman"/>
          <w:noProof/>
          <w:szCs w:val="24"/>
        </w:rPr>
        <w:t>, 39(4), pp. 567–591. doi: 10.1093/femsre/fuv013.</w:t>
      </w:r>
    </w:p>
    <w:p w14:paraId="3BD6932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Quast, C. </w:t>
      </w:r>
      <w:r w:rsidRPr="00766EF5">
        <w:rPr>
          <w:rFonts w:cs="Times New Roman"/>
          <w:i/>
          <w:iCs/>
          <w:noProof/>
          <w:szCs w:val="24"/>
        </w:rPr>
        <w:t>et al.</w:t>
      </w:r>
      <w:r w:rsidRPr="00766EF5">
        <w:rPr>
          <w:rFonts w:cs="Times New Roman"/>
          <w:noProof/>
          <w:szCs w:val="24"/>
        </w:rPr>
        <w:t xml:space="preserve"> (2012) ‘The SILVA ribosomal RNA gene database project: improved data processing and web-based tools’, </w:t>
      </w:r>
      <w:r w:rsidRPr="00766EF5">
        <w:rPr>
          <w:rFonts w:cs="Times New Roman"/>
          <w:i/>
          <w:iCs/>
          <w:noProof/>
          <w:szCs w:val="24"/>
        </w:rPr>
        <w:t>Nucleic acids research</w:t>
      </w:r>
      <w:r w:rsidRPr="00766EF5">
        <w:rPr>
          <w:rFonts w:cs="Times New Roman"/>
          <w:noProof/>
          <w:szCs w:val="24"/>
        </w:rPr>
        <w:t>. Oxford University Press, 41(D1), pp. D590–D596.</w:t>
      </w:r>
    </w:p>
    <w:p w14:paraId="31D74BD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euter, G. (2001) ‘The Lactobacillus and Bifidobacterium microflora of the human intestine: </w:t>
      </w:r>
      <w:r w:rsidRPr="00766EF5">
        <w:rPr>
          <w:rFonts w:cs="Times New Roman"/>
          <w:noProof/>
          <w:szCs w:val="24"/>
        </w:rPr>
        <w:lastRenderedPageBreak/>
        <w:t xml:space="preserve">composition and succession’, </w:t>
      </w:r>
      <w:r w:rsidRPr="00766EF5">
        <w:rPr>
          <w:rFonts w:cs="Times New Roman"/>
          <w:i/>
          <w:iCs/>
          <w:noProof/>
          <w:szCs w:val="24"/>
        </w:rPr>
        <w:t>Current issues in intestinal microbiology</w:t>
      </w:r>
      <w:r w:rsidRPr="00766EF5">
        <w:rPr>
          <w:rFonts w:cs="Times New Roman"/>
          <w:noProof/>
          <w:szCs w:val="24"/>
        </w:rPr>
        <w:t>, 2(2), pp. 43–53.</w:t>
      </w:r>
    </w:p>
    <w:p w14:paraId="2B85D57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oager, H. M. and Licht, T. R. (2018) ‘Microbial tryptophan catabolites in health and disease’, </w:t>
      </w:r>
      <w:r w:rsidRPr="00766EF5">
        <w:rPr>
          <w:rFonts w:cs="Times New Roman"/>
          <w:i/>
          <w:iCs/>
          <w:noProof/>
          <w:szCs w:val="24"/>
        </w:rPr>
        <w:t>Nature Communications</w:t>
      </w:r>
      <w:r w:rsidRPr="00766EF5">
        <w:rPr>
          <w:rFonts w:cs="Times New Roman"/>
          <w:noProof/>
          <w:szCs w:val="24"/>
        </w:rPr>
        <w:t>, 9(1), p. 3294. doi: 10.1038/s41467-018-05470-4.</w:t>
      </w:r>
    </w:p>
    <w:p w14:paraId="485C20C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alter, S. J. </w:t>
      </w:r>
      <w:r w:rsidRPr="00766EF5">
        <w:rPr>
          <w:rFonts w:cs="Times New Roman"/>
          <w:i/>
          <w:iCs/>
          <w:noProof/>
          <w:szCs w:val="24"/>
        </w:rPr>
        <w:t>et al.</w:t>
      </w:r>
      <w:r w:rsidRPr="00766EF5">
        <w:rPr>
          <w:rFonts w:cs="Times New Roman"/>
          <w:noProof/>
          <w:szCs w:val="24"/>
        </w:rPr>
        <w:t xml:space="preserve"> (2014) ‘Reagent and laboratory contamination can critically impact sequence-based microbiome analyses’, </w:t>
      </w:r>
      <w:r w:rsidRPr="00766EF5">
        <w:rPr>
          <w:rFonts w:cs="Times New Roman"/>
          <w:i/>
          <w:iCs/>
          <w:noProof/>
          <w:szCs w:val="24"/>
        </w:rPr>
        <w:t>BMC biology</w:t>
      </w:r>
      <w:r w:rsidRPr="00766EF5">
        <w:rPr>
          <w:rFonts w:cs="Times New Roman"/>
          <w:noProof/>
          <w:szCs w:val="24"/>
        </w:rPr>
        <w:t>. Springer, 12(1), p. 87.</w:t>
      </w:r>
    </w:p>
    <w:p w14:paraId="11637D78"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cepanovic, P. </w:t>
      </w:r>
      <w:r w:rsidRPr="00766EF5">
        <w:rPr>
          <w:rFonts w:cs="Times New Roman"/>
          <w:i/>
          <w:iCs/>
          <w:noProof/>
          <w:szCs w:val="24"/>
        </w:rPr>
        <w:t>et al.</w:t>
      </w:r>
      <w:r w:rsidRPr="00766EF5">
        <w:rPr>
          <w:rFonts w:cs="Times New Roman"/>
          <w:noProof/>
          <w:szCs w:val="24"/>
        </w:rPr>
        <w:t xml:space="preserve"> (2019) ‘A comprehensive assessment of demographic, environmental, and host genetic associations with gut microbiome diversity in healthy individuals’, </w:t>
      </w:r>
      <w:r w:rsidRPr="00766EF5">
        <w:rPr>
          <w:rFonts w:cs="Times New Roman"/>
          <w:i/>
          <w:iCs/>
          <w:noProof/>
          <w:szCs w:val="24"/>
        </w:rPr>
        <w:t>Microbiome</w:t>
      </w:r>
      <w:r w:rsidRPr="00766EF5">
        <w:rPr>
          <w:rFonts w:cs="Times New Roman"/>
          <w:noProof/>
          <w:szCs w:val="24"/>
        </w:rPr>
        <w:t>, 7(1), p. 130. doi: 10.1186/s40168-019-0747-x.</w:t>
      </w:r>
    </w:p>
    <w:p w14:paraId="30D1170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erena, G. </w:t>
      </w:r>
      <w:r w:rsidRPr="00766EF5">
        <w:rPr>
          <w:rFonts w:cs="Times New Roman"/>
          <w:i/>
          <w:iCs/>
          <w:noProof/>
          <w:szCs w:val="24"/>
        </w:rPr>
        <w:t>et al.</w:t>
      </w:r>
      <w:r w:rsidRPr="00766EF5">
        <w:rPr>
          <w:rFonts w:cs="Times New Roman"/>
          <w:noProof/>
          <w:szCs w:val="24"/>
        </w:rPr>
        <w:t xml:space="preserve"> (2019) ‘Analysis of blood and fecal microbiome profile in patients with celiac disease’, </w:t>
      </w:r>
      <w:r w:rsidRPr="00766EF5">
        <w:rPr>
          <w:rFonts w:cs="Times New Roman"/>
          <w:i/>
          <w:iCs/>
          <w:noProof/>
          <w:szCs w:val="24"/>
        </w:rPr>
        <w:t>Human Microbiome Journal</w:t>
      </w:r>
      <w:r w:rsidRPr="00766EF5">
        <w:rPr>
          <w:rFonts w:cs="Times New Roman"/>
          <w:noProof/>
          <w:szCs w:val="24"/>
        </w:rPr>
        <w:t>, 11, p. 100049. doi: https://doi.org/10.1016/j.humic.2018.12.001.</w:t>
      </w:r>
    </w:p>
    <w:p w14:paraId="606CFE0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hannon, C. E. (1948) ‘A mathematical theory of communication’, </w:t>
      </w:r>
      <w:r w:rsidRPr="00766EF5">
        <w:rPr>
          <w:rFonts w:cs="Times New Roman"/>
          <w:i/>
          <w:iCs/>
          <w:noProof/>
          <w:szCs w:val="24"/>
        </w:rPr>
        <w:t>The Bell system technical journal</w:t>
      </w:r>
      <w:r w:rsidRPr="00766EF5">
        <w:rPr>
          <w:rFonts w:cs="Times New Roman"/>
          <w:noProof/>
          <w:szCs w:val="24"/>
        </w:rPr>
        <w:t>. Nokia Bell Labs, 27(3), pp. 379–423.</w:t>
      </w:r>
    </w:p>
    <w:p w14:paraId="5059F28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imon, H. Y. </w:t>
      </w:r>
      <w:r w:rsidRPr="00766EF5">
        <w:rPr>
          <w:rFonts w:cs="Times New Roman"/>
          <w:i/>
          <w:iCs/>
          <w:noProof/>
          <w:szCs w:val="24"/>
        </w:rPr>
        <w:t>et al.</w:t>
      </w:r>
      <w:r w:rsidRPr="00766EF5">
        <w:rPr>
          <w:rFonts w:cs="Times New Roman"/>
          <w:noProof/>
          <w:szCs w:val="24"/>
        </w:rPr>
        <w:t xml:space="preserve"> (2019) ‘Benchmarking metagenomics tools for taxonomic classification’, </w:t>
      </w:r>
      <w:r w:rsidRPr="00766EF5">
        <w:rPr>
          <w:rFonts w:cs="Times New Roman"/>
          <w:i/>
          <w:iCs/>
          <w:noProof/>
          <w:szCs w:val="24"/>
        </w:rPr>
        <w:t>Cell</w:t>
      </w:r>
      <w:r w:rsidRPr="00766EF5">
        <w:rPr>
          <w:rFonts w:cs="Times New Roman"/>
          <w:noProof/>
          <w:szCs w:val="24"/>
        </w:rPr>
        <w:t>. Elsevier, 178(4), pp. 779–794.</w:t>
      </w:r>
    </w:p>
    <w:p w14:paraId="25BA611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an, C. C. S. </w:t>
      </w:r>
      <w:r w:rsidRPr="00766EF5">
        <w:rPr>
          <w:rFonts w:cs="Times New Roman"/>
          <w:i/>
          <w:iCs/>
          <w:noProof/>
          <w:szCs w:val="24"/>
        </w:rPr>
        <w:t>et al.</w:t>
      </w:r>
      <w:r w:rsidRPr="00766EF5">
        <w:rPr>
          <w:rFonts w:cs="Times New Roman"/>
          <w:noProof/>
          <w:szCs w:val="24"/>
        </w:rPr>
        <w:t xml:space="preserve"> (2020) ‘Metagenomic evidence for a polymicrobial signature of sepsis’, </w:t>
      </w:r>
      <w:r w:rsidRPr="00766EF5">
        <w:rPr>
          <w:rFonts w:cs="Times New Roman"/>
          <w:i/>
          <w:iCs/>
          <w:noProof/>
          <w:szCs w:val="24"/>
        </w:rPr>
        <w:t>bioRxiv</w:t>
      </w:r>
      <w:r w:rsidRPr="00766EF5">
        <w:rPr>
          <w:rFonts w:cs="Times New Roman"/>
          <w:noProof/>
          <w:szCs w:val="24"/>
        </w:rPr>
        <w:t>. Cold Spring Harbor Laboratory.</w:t>
      </w:r>
    </w:p>
    <w:p w14:paraId="7A2C6C3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urroni, F. </w:t>
      </w:r>
      <w:r w:rsidRPr="00766EF5">
        <w:rPr>
          <w:rFonts w:cs="Times New Roman"/>
          <w:i/>
          <w:iCs/>
          <w:noProof/>
          <w:szCs w:val="24"/>
        </w:rPr>
        <w:t>et al.</w:t>
      </w:r>
      <w:r w:rsidRPr="00766EF5">
        <w:rPr>
          <w:rFonts w:cs="Times New Roman"/>
          <w:noProof/>
          <w:szCs w:val="24"/>
        </w:rPr>
        <w:t xml:space="preserve"> (2014) ‘Bifidobacterium bifidum as an example of a specialized human gut commensal’, </w:t>
      </w:r>
      <w:r w:rsidRPr="00766EF5">
        <w:rPr>
          <w:rFonts w:cs="Times New Roman"/>
          <w:i/>
          <w:iCs/>
          <w:noProof/>
          <w:szCs w:val="24"/>
        </w:rPr>
        <w:t>Frontiers in microbiology</w:t>
      </w:r>
      <w:r w:rsidRPr="00766EF5">
        <w:rPr>
          <w:rFonts w:cs="Times New Roman"/>
          <w:noProof/>
          <w:szCs w:val="24"/>
        </w:rPr>
        <w:t>. Frontiers, 5, p. 437.</w:t>
      </w:r>
    </w:p>
    <w:p w14:paraId="1540CCF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Weiss, S. </w:t>
      </w:r>
      <w:r w:rsidRPr="00766EF5">
        <w:rPr>
          <w:rFonts w:cs="Times New Roman"/>
          <w:i/>
          <w:iCs/>
          <w:noProof/>
          <w:szCs w:val="24"/>
        </w:rPr>
        <w:t>et al.</w:t>
      </w:r>
      <w:r w:rsidRPr="00766EF5">
        <w:rPr>
          <w:rFonts w:cs="Times New Roman"/>
          <w:noProof/>
          <w:szCs w:val="24"/>
        </w:rPr>
        <w:t xml:space="preserve"> (2014) ‘Tracking down the sources of experimental contamination in microbiome studies’, </w:t>
      </w:r>
      <w:r w:rsidRPr="00766EF5">
        <w:rPr>
          <w:rFonts w:cs="Times New Roman"/>
          <w:i/>
          <w:iCs/>
          <w:noProof/>
          <w:szCs w:val="24"/>
        </w:rPr>
        <w:t>Genome biology</w:t>
      </w:r>
      <w:r w:rsidRPr="00766EF5">
        <w:rPr>
          <w:rFonts w:cs="Times New Roman"/>
          <w:noProof/>
          <w:szCs w:val="24"/>
        </w:rPr>
        <w:t>. BioMed Central, 15(12), p. 564.</w:t>
      </w:r>
    </w:p>
    <w:p w14:paraId="72047FD7" w14:textId="77777777" w:rsidR="00766EF5" w:rsidRPr="00766EF5" w:rsidRDefault="00766EF5" w:rsidP="00766EF5">
      <w:pPr>
        <w:widowControl w:val="0"/>
        <w:autoSpaceDE w:val="0"/>
        <w:autoSpaceDN w:val="0"/>
        <w:adjustRightInd w:val="0"/>
        <w:rPr>
          <w:rFonts w:cs="Times New Roman"/>
          <w:noProof/>
        </w:rPr>
      </w:pPr>
      <w:r w:rsidRPr="00766EF5">
        <w:rPr>
          <w:rFonts w:cs="Times New Roman"/>
          <w:noProof/>
          <w:szCs w:val="24"/>
        </w:rPr>
        <w:t xml:space="preserve">Wood, D. E., Lu, J. and Langmead, B. (2019) ‘Improved metagenomic analysis with Kraken 2’, </w:t>
      </w:r>
      <w:r w:rsidRPr="00766EF5">
        <w:rPr>
          <w:rFonts w:cs="Times New Roman"/>
          <w:i/>
          <w:iCs/>
          <w:noProof/>
          <w:szCs w:val="24"/>
        </w:rPr>
        <w:t>Genome biology</w:t>
      </w:r>
      <w:r w:rsidRPr="00766EF5">
        <w:rPr>
          <w:rFonts w:cs="Times New Roman"/>
          <w:noProof/>
          <w:szCs w:val="24"/>
        </w:rPr>
        <w:t>. Springer, 20(1), p. 257.</w:t>
      </w:r>
    </w:p>
    <w:p w14:paraId="75658A0B" w14:textId="07A83452" w:rsidR="00BC2AC9" w:rsidRDefault="00BC2AC9" w:rsidP="00C91B44">
      <w:pPr>
        <w:rPr>
          <w:sz w:val="28"/>
          <w:szCs w:val="28"/>
        </w:rPr>
      </w:pPr>
      <w:r>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340800"/>
    <w:multiLevelType w:val="hybridMultilevel"/>
    <w:tmpl w:val="2C622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C05371"/>
    <w:multiLevelType w:val="hybridMultilevel"/>
    <w:tmpl w:val="D6A4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00C8F"/>
    <w:rsid w:val="000056BF"/>
    <w:rsid w:val="00005B1D"/>
    <w:rsid w:val="00010747"/>
    <w:rsid w:val="000124B7"/>
    <w:rsid w:val="00016ADE"/>
    <w:rsid w:val="00016E39"/>
    <w:rsid w:val="00031ADE"/>
    <w:rsid w:val="00033D34"/>
    <w:rsid w:val="00035E90"/>
    <w:rsid w:val="0004164B"/>
    <w:rsid w:val="000439B1"/>
    <w:rsid w:val="00045AC8"/>
    <w:rsid w:val="00053799"/>
    <w:rsid w:val="00055333"/>
    <w:rsid w:val="0006324E"/>
    <w:rsid w:val="000652E6"/>
    <w:rsid w:val="0007277C"/>
    <w:rsid w:val="000757E0"/>
    <w:rsid w:val="00082239"/>
    <w:rsid w:val="00083392"/>
    <w:rsid w:val="00083A1C"/>
    <w:rsid w:val="00091551"/>
    <w:rsid w:val="00091BA5"/>
    <w:rsid w:val="0009383A"/>
    <w:rsid w:val="0009580F"/>
    <w:rsid w:val="000A7306"/>
    <w:rsid w:val="000B1C7A"/>
    <w:rsid w:val="000B425B"/>
    <w:rsid w:val="000B52B6"/>
    <w:rsid w:val="000C6B1E"/>
    <w:rsid w:val="000C6C07"/>
    <w:rsid w:val="000C7251"/>
    <w:rsid w:val="000D09F5"/>
    <w:rsid w:val="000D0A89"/>
    <w:rsid w:val="000D41B4"/>
    <w:rsid w:val="000D62FA"/>
    <w:rsid w:val="000D7843"/>
    <w:rsid w:val="000E03E0"/>
    <w:rsid w:val="000E0C0E"/>
    <w:rsid w:val="000E3E93"/>
    <w:rsid w:val="000E5526"/>
    <w:rsid w:val="000F2787"/>
    <w:rsid w:val="000F67E5"/>
    <w:rsid w:val="00105DD9"/>
    <w:rsid w:val="00113DB9"/>
    <w:rsid w:val="00117A32"/>
    <w:rsid w:val="00120410"/>
    <w:rsid w:val="0012066E"/>
    <w:rsid w:val="00131DFB"/>
    <w:rsid w:val="00136C83"/>
    <w:rsid w:val="001459E7"/>
    <w:rsid w:val="001460BD"/>
    <w:rsid w:val="00150FD0"/>
    <w:rsid w:val="0015670C"/>
    <w:rsid w:val="00165E5B"/>
    <w:rsid w:val="001722BA"/>
    <w:rsid w:val="00177635"/>
    <w:rsid w:val="0018192E"/>
    <w:rsid w:val="001834F8"/>
    <w:rsid w:val="0018748E"/>
    <w:rsid w:val="001903E6"/>
    <w:rsid w:val="00191CD6"/>
    <w:rsid w:val="00192A6C"/>
    <w:rsid w:val="001932A1"/>
    <w:rsid w:val="00194AD5"/>
    <w:rsid w:val="00196E25"/>
    <w:rsid w:val="001A572B"/>
    <w:rsid w:val="001A5817"/>
    <w:rsid w:val="001B0487"/>
    <w:rsid w:val="001C476C"/>
    <w:rsid w:val="001C5ACB"/>
    <w:rsid w:val="001C5CB7"/>
    <w:rsid w:val="001D421C"/>
    <w:rsid w:val="001D4937"/>
    <w:rsid w:val="001D4EBF"/>
    <w:rsid w:val="001E1018"/>
    <w:rsid w:val="001E7FEA"/>
    <w:rsid w:val="001F51A2"/>
    <w:rsid w:val="001F572A"/>
    <w:rsid w:val="001F6FC6"/>
    <w:rsid w:val="001F7DD1"/>
    <w:rsid w:val="00200101"/>
    <w:rsid w:val="002014AD"/>
    <w:rsid w:val="0020696E"/>
    <w:rsid w:val="00210BBF"/>
    <w:rsid w:val="002123DE"/>
    <w:rsid w:val="002131BE"/>
    <w:rsid w:val="00213773"/>
    <w:rsid w:val="00216E23"/>
    <w:rsid w:val="00220967"/>
    <w:rsid w:val="00221699"/>
    <w:rsid w:val="00221AD1"/>
    <w:rsid w:val="00222200"/>
    <w:rsid w:val="00224BCA"/>
    <w:rsid w:val="00230A0D"/>
    <w:rsid w:val="002332BC"/>
    <w:rsid w:val="0025066F"/>
    <w:rsid w:val="0026480B"/>
    <w:rsid w:val="002665B9"/>
    <w:rsid w:val="00267882"/>
    <w:rsid w:val="00267B58"/>
    <w:rsid w:val="00270F92"/>
    <w:rsid w:val="00272FA9"/>
    <w:rsid w:val="00275250"/>
    <w:rsid w:val="00282A30"/>
    <w:rsid w:val="00286CF0"/>
    <w:rsid w:val="00295692"/>
    <w:rsid w:val="0029580E"/>
    <w:rsid w:val="00295928"/>
    <w:rsid w:val="00296514"/>
    <w:rsid w:val="00297F96"/>
    <w:rsid w:val="002A292C"/>
    <w:rsid w:val="002B0999"/>
    <w:rsid w:val="002B6E55"/>
    <w:rsid w:val="002B79B3"/>
    <w:rsid w:val="002B7B10"/>
    <w:rsid w:val="002C2090"/>
    <w:rsid w:val="002C4608"/>
    <w:rsid w:val="002C657F"/>
    <w:rsid w:val="002D276E"/>
    <w:rsid w:val="002F1C34"/>
    <w:rsid w:val="002F33A7"/>
    <w:rsid w:val="00303F0E"/>
    <w:rsid w:val="0030454D"/>
    <w:rsid w:val="00314D93"/>
    <w:rsid w:val="00314FAE"/>
    <w:rsid w:val="00316E2A"/>
    <w:rsid w:val="0032048C"/>
    <w:rsid w:val="00322E0B"/>
    <w:rsid w:val="00325F15"/>
    <w:rsid w:val="0033166C"/>
    <w:rsid w:val="00331BF2"/>
    <w:rsid w:val="00341C8B"/>
    <w:rsid w:val="0034221D"/>
    <w:rsid w:val="00342830"/>
    <w:rsid w:val="003459BB"/>
    <w:rsid w:val="003533EB"/>
    <w:rsid w:val="00353D57"/>
    <w:rsid w:val="0035420A"/>
    <w:rsid w:val="00360EC0"/>
    <w:rsid w:val="003672EB"/>
    <w:rsid w:val="00371D2A"/>
    <w:rsid w:val="00374042"/>
    <w:rsid w:val="00382D9E"/>
    <w:rsid w:val="00384686"/>
    <w:rsid w:val="00386328"/>
    <w:rsid w:val="003A14AE"/>
    <w:rsid w:val="003A36A1"/>
    <w:rsid w:val="003A5F74"/>
    <w:rsid w:val="003A6B5E"/>
    <w:rsid w:val="003B6614"/>
    <w:rsid w:val="003B6FD2"/>
    <w:rsid w:val="003C15CF"/>
    <w:rsid w:val="003C79D3"/>
    <w:rsid w:val="003D724D"/>
    <w:rsid w:val="003D7C0B"/>
    <w:rsid w:val="003E6736"/>
    <w:rsid w:val="003E7870"/>
    <w:rsid w:val="003F165C"/>
    <w:rsid w:val="003F5543"/>
    <w:rsid w:val="003F7232"/>
    <w:rsid w:val="003F7B54"/>
    <w:rsid w:val="003F7C65"/>
    <w:rsid w:val="00401440"/>
    <w:rsid w:val="00404AC7"/>
    <w:rsid w:val="0040547D"/>
    <w:rsid w:val="004057AA"/>
    <w:rsid w:val="00405C71"/>
    <w:rsid w:val="004109C5"/>
    <w:rsid w:val="0041261F"/>
    <w:rsid w:val="004136A7"/>
    <w:rsid w:val="004169D0"/>
    <w:rsid w:val="0042552F"/>
    <w:rsid w:val="00425991"/>
    <w:rsid w:val="00427821"/>
    <w:rsid w:val="004319E9"/>
    <w:rsid w:val="00436127"/>
    <w:rsid w:val="00437B36"/>
    <w:rsid w:val="00441173"/>
    <w:rsid w:val="00444A26"/>
    <w:rsid w:val="00444E3F"/>
    <w:rsid w:val="00444EE3"/>
    <w:rsid w:val="004464FF"/>
    <w:rsid w:val="0044699E"/>
    <w:rsid w:val="00447E8E"/>
    <w:rsid w:val="00456B98"/>
    <w:rsid w:val="0046401B"/>
    <w:rsid w:val="004659D4"/>
    <w:rsid w:val="00465C08"/>
    <w:rsid w:val="00467C14"/>
    <w:rsid w:val="0047173E"/>
    <w:rsid w:val="00480FD9"/>
    <w:rsid w:val="0048216A"/>
    <w:rsid w:val="00483DFC"/>
    <w:rsid w:val="004843FD"/>
    <w:rsid w:val="00485EC6"/>
    <w:rsid w:val="00485FAE"/>
    <w:rsid w:val="004926C5"/>
    <w:rsid w:val="0049478E"/>
    <w:rsid w:val="004A0520"/>
    <w:rsid w:val="004A15A1"/>
    <w:rsid w:val="004A1C2D"/>
    <w:rsid w:val="004A52BD"/>
    <w:rsid w:val="004C748B"/>
    <w:rsid w:val="004D0360"/>
    <w:rsid w:val="004D34D8"/>
    <w:rsid w:val="004E2AEF"/>
    <w:rsid w:val="004E3E35"/>
    <w:rsid w:val="004E4E03"/>
    <w:rsid w:val="004E7D1D"/>
    <w:rsid w:val="004F043E"/>
    <w:rsid w:val="004F1381"/>
    <w:rsid w:val="004F3BFC"/>
    <w:rsid w:val="004F4C94"/>
    <w:rsid w:val="004F5633"/>
    <w:rsid w:val="004F63A3"/>
    <w:rsid w:val="00507631"/>
    <w:rsid w:val="005154FD"/>
    <w:rsid w:val="005161DC"/>
    <w:rsid w:val="005162A4"/>
    <w:rsid w:val="0051722E"/>
    <w:rsid w:val="0052261D"/>
    <w:rsid w:val="00523816"/>
    <w:rsid w:val="005325DB"/>
    <w:rsid w:val="00533610"/>
    <w:rsid w:val="00535432"/>
    <w:rsid w:val="0054185E"/>
    <w:rsid w:val="0054241E"/>
    <w:rsid w:val="00542DE6"/>
    <w:rsid w:val="0054410C"/>
    <w:rsid w:val="00545AA9"/>
    <w:rsid w:val="005468E7"/>
    <w:rsid w:val="00551668"/>
    <w:rsid w:val="00554B85"/>
    <w:rsid w:val="0055764D"/>
    <w:rsid w:val="005619FD"/>
    <w:rsid w:val="005678E0"/>
    <w:rsid w:val="0057174B"/>
    <w:rsid w:val="00576BB5"/>
    <w:rsid w:val="00585DF8"/>
    <w:rsid w:val="00590FC9"/>
    <w:rsid w:val="00594158"/>
    <w:rsid w:val="00595D08"/>
    <w:rsid w:val="005A40B2"/>
    <w:rsid w:val="005B1077"/>
    <w:rsid w:val="005B23CA"/>
    <w:rsid w:val="005B33AB"/>
    <w:rsid w:val="005B4D36"/>
    <w:rsid w:val="005C0301"/>
    <w:rsid w:val="005C0DD3"/>
    <w:rsid w:val="005D473A"/>
    <w:rsid w:val="005D5247"/>
    <w:rsid w:val="005E7C09"/>
    <w:rsid w:val="006030D0"/>
    <w:rsid w:val="0060459C"/>
    <w:rsid w:val="00604853"/>
    <w:rsid w:val="00604976"/>
    <w:rsid w:val="00607073"/>
    <w:rsid w:val="00607BD7"/>
    <w:rsid w:val="00610210"/>
    <w:rsid w:val="0061572E"/>
    <w:rsid w:val="00620DDD"/>
    <w:rsid w:val="00622F2C"/>
    <w:rsid w:val="0063201E"/>
    <w:rsid w:val="00636A3D"/>
    <w:rsid w:val="00640F86"/>
    <w:rsid w:val="00641296"/>
    <w:rsid w:val="00642A4E"/>
    <w:rsid w:val="006465F0"/>
    <w:rsid w:val="00651B31"/>
    <w:rsid w:val="00655EB8"/>
    <w:rsid w:val="00664593"/>
    <w:rsid w:val="00665524"/>
    <w:rsid w:val="0067490C"/>
    <w:rsid w:val="006810EF"/>
    <w:rsid w:val="00682BED"/>
    <w:rsid w:val="00691110"/>
    <w:rsid w:val="006946AE"/>
    <w:rsid w:val="006A1DD6"/>
    <w:rsid w:val="006A3A74"/>
    <w:rsid w:val="006A4724"/>
    <w:rsid w:val="006C02B7"/>
    <w:rsid w:val="006C4DFD"/>
    <w:rsid w:val="006C6693"/>
    <w:rsid w:val="006C7246"/>
    <w:rsid w:val="006C7B8B"/>
    <w:rsid w:val="006C7C22"/>
    <w:rsid w:val="006D0CE9"/>
    <w:rsid w:val="006D2117"/>
    <w:rsid w:val="006D386A"/>
    <w:rsid w:val="006D4A7B"/>
    <w:rsid w:val="006D7B94"/>
    <w:rsid w:val="006E0955"/>
    <w:rsid w:val="006E5AA8"/>
    <w:rsid w:val="006E7F3F"/>
    <w:rsid w:val="006F069F"/>
    <w:rsid w:val="006F1AB1"/>
    <w:rsid w:val="006F7CB8"/>
    <w:rsid w:val="00701657"/>
    <w:rsid w:val="00717A32"/>
    <w:rsid w:val="00723757"/>
    <w:rsid w:val="00726372"/>
    <w:rsid w:val="00726E50"/>
    <w:rsid w:val="00735A2D"/>
    <w:rsid w:val="00735BEA"/>
    <w:rsid w:val="00737DDF"/>
    <w:rsid w:val="007418EF"/>
    <w:rsid w:val="00747E63"/>
    <w:rsid w:val="00760737"/>
    <w:rsid w:val="00764B5A"/>
    <w:rsid w:val="007656A3"/>
    <w:rsid w:val="00765E2C"/>
    <w:rsid w:val="00765F48"/>
    <w:rsid w:val="00766EF5"/>
    <w:rsid w:val="00767B01"/>
    <w:rsid w:val="007710CA"/>
    <w:rsid w:val="00772E14"/>
    <w:rsid w:val="00776C6E"/>
    <w:rsid w:val="00782EC9"/>
    <w:rsid w:val="007853CC"/>
    <w:rsid w:val="007901F0"/>
    <w:rsid w:val="007934C0"/>
    <w:rsid w:val="007943EC"/>
    <w:rsid w:val="00794544"/>
    <w:rsid w:val="007A101D"/>
    <w:rsid w:val="007B23C0"/>
    <w:rsid w:val="007B6D94"/>
    <w:rsid w:val="007C5CDC"/>
    <w:rsid w:val="007C70D2"/>
    <w:rsid w:val="007D0F76"/>
    <w:rsid w:val="007D1673"/>
    <w:rsid w:val="007D35C3"/>
    <w:rsid w:val="007D6FEC"/>
    <w:rsid w:val="007E051D"/>
    <w:rsid w:val="007E191F"/>
    <w:rsid w:val="007E4E32"/>
    <w:rsid w:val="007E515E"/>
    <w:rsid w:val="007F0390"/>
    <w:rsid w:val="007F0B09"/>
    <w:rsid w:val="007F2F28"/>
    <w:rsid w:val="007F4C23"/>
    <w:rsid w:val="008028EB"/>
    <w:rsid w:val="008135C2"/>
    <w:rsid w:val="008136E1"/>
    <w:rsid w:val="008155BE"/>
    <w:rsid w:val="00822C37"/>
    <w:rsid w:val="00824461"/>
    <w:rsid w:val="00830928"/>
    <w:rsid w:val="00834ABF"/>
    <w:rsid w:val="00835D02"/>
    <w:rsid w:val="00837D76"/>
    <w:rsid w:val="00842020"/>
    <w:rsid w:val="00842CF0"/>
    <w:rsid w:val="0084732D"/>
    <w:rsid w:val="00853CCF"/>
    <w:rsid w:val="00855438"/>
    <w:rsid w:val="00860D9C"/>
    <w:rsid w:val="0087367B"/>
    <w:rsid w:val="00886B41"/>
    <w:rsid w:val="00887D50"/>
    <w:rsid w:val="00892A09"/>
    <w:rsid w:val="008935E4"/>
    <w:rsid w:val="00895E8D"/>
    <w:rsid w:val="008966F2"/>
    <w:rsid w:val="008B10CA"/>
    <w:rsid w:val="008B14B2"/>
    <w:rsid w:val="008B14DE"/>
    <w:rsid w:val="008B1AD9"/>
    <w:rsid w:val="008B3197"/>
    <w:rsid w:val="008B4C8C"/>
    <w:rsid w:val="008C115F"/>
    <w:rsid w:val="008C234C"/>
    <w:rsid w:val="008C6F6F"/>
    <w:rsid w:val="008D55C0"/>
    <w:rsid w:val="008D5BF0"/>
    <w:rsid w:val="008E5CE3"/>
    <w:rsid w:val="008E74D1"/>
    <w:rsid w:val="00901990"/>
    <w:rsid w:val="00906F2E"/>
    <w:rsid w:val="00907F8F"/>
    <w:rsid w:val="00913211"/>
    <w:rsid w:val="009172D7"/>
    <w:rsid w:val="009255B5"/>
    <w:rsid w:val="00937B83"/>
    <w:rsid w:val="00941E2C"/>
    <w:rsid w:val="009422B2"/>
    <w:rsid w:val="00952BAE"/>
    <w:rsid w:val="00954074"/>
    <w:rsid w:val="00955CCC"/>
    <w:rsid w:val="00956E79"/>
    <w:rsid w:val="009577D9"/>
    <w:rsid w:val="00960454"/>
    <w:rsid w:val="00962C1D"/>
    <w:rsid w:val="00965662"/>
    <w:rsid w:val="00971B23"/>
    <w:rsid w:val="00973D84"/>
    <w:rsid w:val="00974F0B"/>
    <w:rsid w:val="009809EC"/>
    <w:rsid w:val="00990729"/>
    <w:rsid w:val="0099093D"/>
    <w:rsid w:val="0099602C"/>
    <w:rsid w:val="0099682E"/>
    <w:rsid w:val="009A1D09"/>
    <w:rsid w:val="009A2F9A"/>
    <w:rsid w:val="009A6672"/>
    <w:rsid w:val="009A6D27"/>
    <w:rsid w:val="009B6496"/>
    <w:rsid w:val="009C1E47"/>
    <w:rsid w:val="009D22B9"/>
    <w:rsid w:val="009D4340"/>
    <w:rsid w:val="009E0AC7"/>
    <w:rsid w:val="009F30CA"/>
    <w:rsid w:val="009F690E"/>
    <w:rsid w:val="00A01F3B"/>
    <w:rsid w:val="00A15B07"/>
    <w:rsid w:val="00A166AF"/>
    <w:rsid w:val="00A215F9"/>
    <w:rsid w:val="00A2315B"/>
    <w:rsid w:val="00A265C0"/>
    <w:rsid w:val="00A306CA"/>
    <w:rsid w:val="00A30795"/>
    <w:rsid w:val="00A31D76"/>
    <w:rsid w:val="00A35998"/>
    <w:rsid w:val="00A42BF8"/>
    <w:rsid w:val="00A46FE4"/>
    <w:rsid w:val="00A56C4E"/>
    <w:rsid w:val="00A571BB"/>
    <w:rsid w:val="00A573C0"/>
    <w:rsid w:val="00A6677E"/>
    <w:rsid w:val="00A70FA2"/>
    <w:rsid w:val="00A80DBA"/>
    <w:rsid w:val="00A81C02"/>
    <w:rsid w:val="00A8525E"/>
    <w:rsid w:val="00AA5F8A"/>
    <w:rsid w:val="00AB2216"/>
    <w:rsid w:val="00AC454B"/>
    <w:rsid w:val="00AC4747"/>
    <w:rsid w:val="00AC4D31"/>
    <w:rsid w:val="00AC512B"/>
    <w:rsid w:val="00AE0849"/>
    <w:rsid w:val="00AE0FE8"/>
    <w:rsid w:val="00AE18DA"/>
    <w:rsid w:val="00AE61BE"/>
    <w:rsid w:val="00AF5DB6"/>
    <w:rsid w:val="00AF609A"/>
    <w:rsid w:val="00AF7E98"/>
    <w:rsid w:val="00B014B0"/>
    <w:rsid w:val="00B027E2"/>
    <w:rsid w:val="00B124F7"/>
    <w:rsid w:val="00B1317C"/>
    <w:rsid w:val="00B232DD"/>
    <w:rsid w:val="00B25880"/>
    <w:rsid w:val="00B27100"/>
    <w:rsid w:val="00B27480"/>
    <w:rsid w:val="00B44858"/>
    <w:rsid w:val="00B44867"/>
    <w:rsid w:val="00B44C4F"/>
    <w:rsid w:val="00B4568F"/>
    <w:rsid w:val="00B516A4"/>
    <w:rsid w:val="00B5170C"/>
    <w:rsid w:val="00B52982"/>
    <w:rsid w:val="00B62E49"/>
    <w:rsid w:val="00B63DD5"/>
    <w:rsid w:val="00B64335"/>
    <w:rsid w:val="00B64D4D"/>
    <w:rsid w:val="00B65EE6"/>
    <w:rsid w:val="00B73030"/>
    <w:rsid w:val="00B74A6F"/>
    <w:rsid w:val="00B771A0"/>
    <w:rsid w:val="00B81AAE"/>
    <w:rsid w:val="00B83B6F"/>
    <w:rsid w:val="00B87BC0"/>
    <w:rsid w:val="00B94335"/>
    <w:rsid w:val="00B97119"/>
    <w:rsid w:val="00BA43C2"/>
    <w:rsid w:val="00BA7FDE"/>
    <w:rsid w:val="00BC1843"/>
    <w:rsid w:val="00BC2AC9"/>
    <w:rsid w:val="00BC52A2"/>
    <w:rsid w:val="00BD2752"/>
    <w:rsid w:val="00BE55F0"/>
    <w:rsid w:val="00BE73D0"/>
    <w:rsid w:val="00C16C50"/>
    <w:rsid w:val="00C16FED"/>
    <w:rsid w:val="00C17E96"/>
    <w:rsid w:val="00C20869"/>
    <w:rsid w:val="00C217C3"/>
    <w:rsid w:val="00C26495"/>
    <w:rsid w:val="00C27A2E"/>
    <w:rsid w:val="00C32264"/>
    <w:rsid w:val="00C5219A"/>
    <w:rsid w:val="00C55EC6"/>
    <w:rsid w:val="00C638E1"/>
    <w:rsid w:val="00C66E11"/>
    <w:rsid w:val="00C70EFF"/>
    <w:rsid w:val="00C72EEC"/>
    <w:rsid w:val="00C746DE"/>
    <w:rsid w:val="00C74871"/>
    <w:rsid w:val="00C77229"/>
    <w:rsid w:val="00C80A5C"/>
    <w:rsid w:val="00C84B4C"/>
    <w:rsid w:val="00C87EBE"/>
    <w:rsid w:val="00C91B44"/>
    <w:rsid w:val="00C92D45"/>
    <w:rsid w:val="00C93961"/>
    <w:rsid w:val="00C9569A"/>
    <w:rsid w:val="00C9620F"/>
    <w:rsid w:val="00CA190A"/>
    <w:rsid w:val="00CA27B9"/>
    <w:rsid w:val="00CB525C"/>
    <w:rsid w:val="00CB603D"/>
    <w:rsid w:val="00CC0633"/>
    <w:rsid w:val="00CC4E38"/>
    <w:rsid w:val="00CC5658"/>
    <w:rsid w:val="00CD2222"/>
    <w:rsid w:val="00CD5E25"/>
    <w:rsid w:val="00CD5ED5"/>
    <w:rsid w:val="00CD6641"/>
    <w:rsid w:val="00CE17CA"/>
    <w:rsid w:val="00CE6AC5"/>
    <w:rsid w:val="00CE7FE6"/>
    <w:rsid w:val="00CF3274"/>
    <w:rsid w:val="00CF43E1"/>
    <w:rsid w:val="00CF7762"/>
    <w:rsid w:val="00D0339C"/>
    <w:rsid w:val="00D04D60"/>
    <w:rsid w:val="00D05B71"/>
    <w:rsid w:val="00D1385C"/>
    <w:rsid w:val="00D14A74"/>
    <w:rsid w:val="00D16C5D"/>
    <w:rsid w:val="00D16E1D"/>
    <w:rsid w:val="00D177BD"/>
    <w:rsid w:val="00D21410"/>
    <w:rsid w:val="00D21D6A"/>
    <w:rsid w:val="00D25F22"/>
    <w:rsid w:val="00D26F05"/>
    <w:rsid w:val="00D30836"/>
    <w:rsid w:val="00D36DD4"/>
    <w:rsid w:val="00D41C2C"/>
    <w:rsid w:val="00D41ED4"/>
    <w:rsid w:val="00D44BA8"/>
    <w:rsid w:val="00D46F3B"/>
    <w:rsid w:val="00D5189D"/>
    <w:rsid w:val="00D5636F"/>
    <w:rsid w:val="00D56D68"/>
    <w:rsid w:val="00D66AF7"/>
    <w:rsid w:val="00D66BD9"/>
    <w:rsid w:val="00D7302C"/>
    <w:rsid w:val="00D74E06"/>
    <w:rsid w:val="00D77212"/>
    <w:rsid w:val="00D81103"/>
    <w:rsid w:val="00D8126E"/>
    <w:rsid w:val="00D84081"/>
    <w:rsid w:val="00D879BD"/>
    <w:rsid w:val="00DA32AF"/>
    <w:rsid w:val="00DB24C1"/>
    <w:rsid w:val="00DB5450"/>
    <w:rsid w:val="00DC4014"/>
    <w:rsid w:val="00DC516B"/>
    <w:rsid w:val="00DD2297"/>
    <w:rsid w:val="00DD50FD"/>
    <w:rsid w:val="00DD6230"/>
    <w:rsid w:val="00DD7F19"/>
    <w:rsid w:val="00DF221B"/>
    <w:rsid w:val="00E0041A"/>
    <w:rsid w:val="00E01F09"/>
    <w:rsid w:val="00E066B1"/>
    <w:rsid w:val="00E1731F"/>
    <w:rsid w:val="00E259E3"/>
    <w:rsid w:val="00E2652A"/>
    <w:rsid w:val="00E26570"/>
    <w:rsid w:val="00E3210C"/>
    <w:rsid w:val="00E3236C"/>
    <w:rsid w:val="00E36624"/>
    <w:rsid w:val="00E36C87"/>
    <w:rsid w:val="00E378C0"/>
    <w:rsid w:val="00E42DA4"/>
    <w:rsid w:val="00E45530"/>
    <w:rsid w:val="00E45DF6"/>
    <w:rsid w:val="00E46C37"/>
    <w:rsid w:val="00E5075B"/>
    <w:rsid w:val="00E57695"/>
    <w:rsid w:val="00E6050A"/>
    <w:rsid w:val="00E64B34"/>
    <w:rsid w:val="00E6629B"/>
    <w:rsid w:val="00E7364B"/>
    <w:rsid w:val="00E738C4"/>
    <w:rsid w:val="00E85520"/>
    <w:rsid w:val="00E8562C"/>
    <w:rsid w:val="00E86B9D"/>
    <w:rsid w:val="00E90653"/>
    <w:rsid w:val="00E90E49"/>
    <w:rsid w:val="00E94B77"/>
    <w:rsid w:val="00E96EF0"/>
    <w:rsid w:val="00EA26D5"/>
    <w:rsid w:val="00EA29A1"/>
    <w:rsid w:val="00EB279F"/>
    <w:rsid w:val="00EC03A8"/>
    <w:rsid w:val="00EC12A2"/>
    <w:rsid w:val="00EC55DE"/>
    <w:rsid w:val="00EC6D90"/>
    <w:rsid w:val="00ED2D54"/>
    <w:rsid w:val="00ED3DEF"/>
    <w:rsid w:val="00ED4896"/>
    <w:rsid w:val="00EE177B"/>
    <w:rsid w:val="00EE5E00"/>
    <w:rsid w:val="00EF6781"/>
    <w:rsid w:val="00F00F3A"/>
    <w:rsid w:val="00F0235E"/>
    <w:rsid w:val="00F127A7"/>
    <w:rsid w:val="00F23970"/>
    <w:rsid w:val="00F25D0A"/>
    <w:rsid w:val="00F2668D"/>
    <w:rsid w:val="00F403B7"/>
    <w:rsid w:val="00F50255"/>
    <w:rsid w:val="00F527EA"/>
    <w:rsid w:val="00F5754D"/>
    <w:rsid w:val="00F577DE"/>
    <w:rsid w:val="00F600CC"/>
    <w:rsid w:val="00F61004"/>
    <w:rsid w:val="00F6417A"/>
    <w:rsid w:val="00F6581E"/>
    <w:rsid w:val="00F66D4D"/>
    <w:rsid w:val="00F66E1E"/>
    <w:rsid w:val="00F6703B"/>
    <w:rsid w:val="00F77848"/>
    <w:rsid w:val="00F81811"/>
    <w:rsid w:val="00F94C21"/>
    <w:rsid w:val="00F951C1"/>
    <w:rsid w:val="00F965F4"/>
    <w:rsid w:val="00FB14BB"/>
    <w:rsid w:val="00FB7725"/>
    <w:rsid w:val="00FC500E"/>
    <w:rsid w:val="00FC5DD1"/>
    <w:rsid w:val="00FD3E12"/>
    <w:rsid w:val="00FE5BEA"/>
    <w:rsid w:val="00FF7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AD1"/>
    <w:pPr>
      <w:spacing w:line="360"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 w:type="character" w:styleId="UnresolvedMention">
    <w:name w:val="Unresolved Mention"/>
    <w:basedOn w:val="DefaultParagraphFont"/>
    <w:uiPriority w:val="99"/>
    <w:semiHidden/>
    <w:unhideWhenUsed/>
    <w:rsid w:val="00764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2560">
      <w:bodyDiv w:val="1"/>
      <w:marLeft w:val="0"/>
      <w:marRight w:val="0"/>
      <w:marTop w:val="0"/>
      <w:marBottom w:val="0"/>
      <w:divBdr>
        <w:top w:val="none" w:sz="0" w:space="0" w:color="auto"/>
        <w:left w:val="none" w:sz="0" w:space="0" w:color="auto"/>
        <w:bottom w:val="none" w:sz="0" w:space="0" w:color="auto"/>
        <w:right w:val="none" w:sz="0" w:space="0" w:color="auto"/>
      </w:divBdr>
      <w:divsChild>
        <w:div w:id="1176963263">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750275234">
      <w:bodyDiv w:val="1"/>
      <w:marLeft w:val="0"/>
      <w:marRight w:val="0"/>
      <w:marTop w:val="0"/>
      <w:marBottom w:val="0"/>
      <w:divBdr>
        <w:top w:val="none" w:sz="0" w:space="0" w:color="auto"/>
        <w:left w:val="none" w:sz="0" w:space="0" w:color="auto"/>
        <w:bottom w:val="none" w:sz="0" w:space="0" w:color="auto"/>
        <w:right w:val="none" w:sz="0" w:space="0" w:color="auto"/>
      </w:divBdr>
    </w:div>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svg"/><Relationship Id="rId13" Type="http://schemas.openxmlformats.org/officeDocument/2006/relationships/hyperlink" Target="https://tinyurl.com/ujr5j45b"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sv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cednotsed/BIOC0023_disser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4</TotalTime>
  <Pages>20</Pages>
  <Words>18409</Words>
  <Characters>10493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548</cp:revision>
  <dcterms:created xsi:type="dcterms:W3CDTF">2021-04-12T02:14:00Z</dcterms:created>
  <dcterms:modified xsi:type="dcterms:W3CDTF">2021-04-26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